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FD0F4" w14:textId="5F98966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Nam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Journal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World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Journal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of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Gastrointestinal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Endoscopy</w:t>
      </w:r>
    </w:p>
    <w:p w14:paraId="02F0165B" w14:textId="2D119C3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Manuscrip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NO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5738</w:t>
      </w:r>
    </w:p>
    <w:p w14:paraId="4F96623F" w14:textId="5F5CEF92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Manuscrip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Type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</w:p>
    <w:p w14:paraId="5743E5C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2D2DA6F" w14:textId="1FD16963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Solitar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metastasis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from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quamous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cell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lung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carcinoma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A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cas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repor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literature</w:t>
      </w:r>
    </w:p>
    <w:p w14:paraId="4E12B7AE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F1D6281" w14:textId="1FB46F7D" w:rsidR="00A77B3E" w:rsidRPr="001344F8" w:rsidRDefault="00B271EF" w:rsidP="001344F8">
      <w:pPr>
        <w:spacing w:line="360" w:lineRule="auto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color w:val="000000"/>
        </w:rPr>
        <w:t>Ra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hAnsi="Book Antiqua" w:cs="Book Antiqua"/>
          <w:color w:val="000000"/>
          <w:lang w:eastAsia="zh-CN"/>
        </w:rPr>
        <w:t>K</w:t>
      </w:r>
      <w:r w:rsidR="002E21CD">
        <w:rPr>
          <w:rFonts w:ascii="Book Antiqua" w:hAnsi="Book Antiqua" w:cs="Book Antiqua"/>
          <w:color w:val="000000"/>
          <w:lang w:eastAsia="zh-CN"/>
        </w:rPr>
        <w:t xml:space="preserve"> </w:t>
      </w:r>
      <w:r w:rsidRPr="001344F8">
        <w:rPr>
          <w:rFonts w:ascii="Book Antiqua" w:hAnsi="Book Antiqua" w:cs="Book Antiqua"/>
          <w:i/>
          <w:color w:val="000000"/>
          <w:lang w:eastAsia="zh-CN"/>
        </w:rPr>
        <w:t>et</w:t>
      </w:r>
      <w:r w:rsidR="002E21CD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Pr="001344F8">
        <w:rPr>
          <w:rFonts w:ascii="Book Antiqua" w:hAnsi="Book Antiqua" w:cs="Book Antiqua"/>
          <w:i/>
          <w:color w:val="000000"/>
          <w:lang w:eastAsia="zh-CN"/>
        </w:rPr>
        <w:t>al</w:t>
      </w:r>
      <w:r w:rsidRPr="001344F8">
        <w:rPr>
          <w:rFonts w:ascii="Book Antiqua" w:hAnsi="Book Antiqua" w:cs="Book Antiqua"/>
          <w:color w:val="000000"/>
          <w:lang w:eastAsia="zh-CN"/>
        </w:rPr>
        <w:t>.</w:t>
      </w:r>
      <w:r w:rsidR="002E21CD">
        <w:rPr>
          <w:rFonts w:ascii="Book Antiqua" w:hAnsi="Book Antiqua" w:cs="Book Antiqua"/>
          <w:color w:val="000000"/>
          <w:lang w:eastAsia="zh-CN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S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carcinoma</w:t>
      </w:r>
    </w:p>
    <w:p w14:paraId="6558D5F6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C153C2D" w14:textId="1026951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color w:val="000000"/>
        </w:rPr>
        <w:t>Kaoutha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ais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Oumaym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Eulj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Najou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utaoukil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Iman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amaoui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nan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hizlan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rrasse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Abdelkrim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Zazour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fa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nnoussi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Zah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</w:t>
      </w:r>
    </w:p>
    <w:p w14:paraId="75B23CD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1D53B01" w14:textId="69C138A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Kaouthar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Rais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Oumayma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Eulj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Najoua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Moutaoukil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Ghizlane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Kharrasse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Abdelkrim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Zazour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afa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Khannoussi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Zahi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smaili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epatogastroenterology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7C457E0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10115F6" w14:textId="79F30D1E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Imane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Kamaoui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71B4270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74B0FC4" w14:textId="5D1B202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Am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ennani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Anatomo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-Path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05A8975E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FC3975D" w14:textId="4092A8D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a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Eulj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rib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ri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utaouki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Zazou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nnouss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Z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rib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+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rrec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port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ellectu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en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rrass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ticip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eting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amaou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erpre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ding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nan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z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A7705D" w:rsidRPr="001344F8">
        <w:rPr>
          <w:rFonts w:ascii="Book Antiqua" w:hAnsi="Book Antiqua" w:cs="Book Antiqua"/>
          <w:color w:val="000000"/>
          <w:lang w:eastAsia="zh-CN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pro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.</w:t>
      </w:r>
    </w:p>
    <w:p w14:paraId="7D9296AF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BABB7D9" w14:textId="1774846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Kaouthar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Rais</w:t>
      </w:r>
      <w:proofErr w:type="spellEnd"/>
      <w:r w:rsidRPr="001344F8">
        <w:rPr>
          <w:rFonts w:ascii="Book Antiqua" w:eastAsia="Book Antiqua" w:hAnsi="Book Antiqua" w:cs="Book Antiqua"/>
          <w:b/>
          <w:bCs/>
          <w:color w:val="000000"/>
        </w:rPr>
        <w:t>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epatogastroenterology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80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49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outar.rais@gmail.com</w:t>
      </w:r>
    </w:p>
    <w:p w14:paraId="05B8FED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5152D16" w14:textId="2600833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r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</w:t>
      </w:r>
    </w:p>
    <w:p w14:paraId="386F7A90" w14:textId="557468E5" w:rsidR="00A77B3E" w:rsidRPr="001344F8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May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18,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2022</w:t>
      </w:r>
    </w:p>
    <w:p w14:paraId="27BDAA6D" w14:textId="5023254B" w:rsidR="00A77B3E" w:rsidRPr="002E21CD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 Ma" w:date="2022-06-15T19:47:00Z">
        <w:r w:rsidR="00854149" w:rsidRPr="00854149">
          <w:rPr>
            <w:rFonts w:ascii="Book Antiqua" w:eastAsia="Book Antiqua" w:hAnsi="Book Antiqua" w:cs="Book Antiqua"/>
            <w:color w:val="000000"/>
            <w:rPrChange w:id="1" w:author="Li Ma" w:date="2022-06-15T19:48:00Z">
              <w:rPr>
                <w:rFonts w:ascii="Book Antiqua" w:eastAsia="Book Antiqua" w:hAnsi="Book Antiqua" w:cs="Book Antiqua"/>
                <w:b/>
                <w:bCs/>
                <w:color w:val="000000"/>
              </w:rPr>
            </w:rPrChange>
          </w:rPr>
          <w:t>June 15, 2022</w:t>
        </w:r>
      </w:ins>
    </w:p>
    <w:p w14:paraId="42429ECA" w14:textId="71A62D61" w:rsidR="002E21CD" w:rsidRPr="002E21CD" w:rsidRDefault="00D73477" w:rsidP="002E21CD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323FCF58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5024234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  <w:sectPr w:rsidR="00A77B3E" w:rsidRPr="001344F8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2B2998F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8B9E688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BACKGROUND</w:t>
      </w:r>
    </w:p>
    <w:p w14:paraId="7ECDB23D" w14:textId="51DED6C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SCLC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usua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t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ympto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ident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-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estigation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casion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v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o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.</w:t>
      </w:r>
    </w:p>
    <w:p w14:paraId="343BCF4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58B15FA" w14:textId="626CA9C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MMARY</w:t>
      </w:r>
    </w:p>
    <w:p w14:paraId="73D71373" w14:textId="4544F55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6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L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m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T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en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ra-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hinctero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rs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ulmin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mp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NA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US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ea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ati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l-differen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n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rmaliz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agi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ervico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-thoraco-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/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e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ressivel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</w:p>
    <w:p w14:paraId="1D1217E5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A2B5C12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CONCLUSION</w:t>
      </w:r>
    </w:p>
    <w:p w14:paraId="4C77FB00" w14:textId="5E9883D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L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llen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ia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at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</w:p>
    <w:p w14:paraId="31E50E6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B65A835" w14:textId="43615461" w:rsidR="00A77B3E" w:rsidRPr="00D23A73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P</w:t>
      </w:r>
      <w:r w:rsidRPr="001344F8">
        <w:rPr>
          <w:rFonts w:ascii="Book Antiqua" w:eastAsia="Book Antiqua" w:hAnsi="Book Antiqua" w:cs="Book Antiqua"/>
          <w:color w:val="000000"/>
        </w:rPr>
        <w:t>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J</w:t>
      </w:r>
      <w:r w:rsidRPr="001344F8">
        <w:rPr>
          <w:rFonts w:ascii="Book Antiqua" w:eastAsia="Book Antiqua" w:hAnsi="Book Antiqua" w:cs="Book Antiqua"/>
          <w:color w:val="000000"/>
        </w:rPr>
        <w:t>aundice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D23A73">
        <w:rPr>
          <w:rFonts w:ascii="Book Antiqua" w:hAnsi="Book Antiqua" w:cs="Book Antiqua" w:hint="eastAsia"/>
          <w:color w:val="000000"/>
          <w:lang w:eastAsia="zh-CN"/>
        </w:rPr>
        <w:t>E</w:t>
      </w:r>
      <w:r w:rsidRPr="001344F8">
        <w:rPr>
          <w:rFonts w:ascii="Book Antiqua" w:eastAsia="Book Antiqua" w:hAnsi="Book Antiqua" w:cs="Book Antiqua"/>
          <w:color w:val="000000"/>
        </w:rPr>
        <w:t>sotrachea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U</w:t>
      </w:r>
      <w:r w:rsidRPr="001344F8">
        <w:rPr>
          <w:rFonts w:ascii="Book Antiqua" w:eastAsia="Book Antiqua" w:hAnsi="Book Antiqua" w:cs="Book Antiqua"/>
          <w:color w:val="000000"/>
        </w:rPr>
        <w:t>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C</w:t>
      </w:r>
      <w:r w:rsidRPr="001344F8">
        <w:rPr>
          <w:rFonts w:ascii="Book Antiqua" w:eastAsia="Book Antiqua" w:hAnsi="Book Antiqua" w:cs="Book Antiqua"/>
          <w:color w:val="000000"/>
        </w:rPr>
        <w:t>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</w:p>
    <w:p w14:paraId="45F2D49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FD28ECF" w14:textId="7A672AAE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color w:val="000000"/>
        </w:rPr>
        <w:t>Ra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Eulj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utaouki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amaou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nan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rrass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Zazou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nnouss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Solit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lastRenderedPageBreak/>
        <w:t>carcinoma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literature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s</w:t>
      </w:r>
    </w:p>
    <w:p w14:paraId="1BBD488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7945F20" w14:textId="4ABCFC2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u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d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ag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</w:p>
    <w:p w14:paraId="221220AC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C7C3C5B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D73477"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352428AE" w14:textId="71DE6A8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k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ur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dlie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yp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women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rar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val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im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proximat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%-5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%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na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orec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ea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onsi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metastase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6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.</w:t>
      </w:r>
    </w:p>
    <w:p w14:paraId="473968D6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077BA7B" w14:textId="7557ED0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0C39A0E8" w14:textId="5A37D36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19DE9BCF" w14:textId="5561A80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6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mergenc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o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ai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e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epigastralgi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rio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dition.</w:t>
      </w:r>
    </w:p>
    <w:p w14:paraId="0C0C03AB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3F58070" w14:textId="4716B52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3C4D2B8E" w14:textId="6330DFE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or.</w:t>
      </w:r>
    </w:p>
    <w:p w14:paraId="778CC71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EBEBBC2" w14:textId="7AB0D2B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pas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2635EBCD" w14:textId="04DDA9B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r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nth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fo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mis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nsbronch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.</w:t>
      </w:r>
    </w:p>
    <w:p w14:paraId="7DA3E7B8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3FD6C4B" w14:textId="46CD0FA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7C3022D4" w14:textId="6476762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f-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k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ok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ami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ry.</w:t>
      </w:r>
    </w:p>
    <w:p w14:paraId="5DB517F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764A5B7" w14:textId="36060D99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3B360831" w14:textId="3127873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vi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ebr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gastr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nderness.</w:t>
      </w:r>
    </w:p>
    <w:p w14:paraId="22E507CF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7695908" w14:textId="7E4A91E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2F8950AA" w14:textId="7E1CCF5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Bl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urb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n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ding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rub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.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.3-1.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r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rub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.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0.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m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utamy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nsfer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8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2-6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kal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hosphat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5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-15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art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inotransfer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-3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an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inotransfer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5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hyd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tig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A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-9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/m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/mL).</w:t>
      </w:r>
    </w:p>
    <w:p w14:paraId="41E84B8C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7A6FFC5" w14:textId="019853F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2CAEEE1A" w14:textId="46C535B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Comp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mograph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n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ea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s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Wirsung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×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seudotumora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).</w:t>
      </w:r>
    </w:p>
    <w:p w14:paraId="4DF12480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7122029" w14:textId="5580FD32" w:rsidR="00A77B3E" w:rsidRPr="002E21CD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4D68A0AE" w14:textId="4C7BF46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ric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xten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ni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hinctero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/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C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sur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ush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yp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me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teg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anicolaou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re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dur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n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amet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proved.</w:t>
      </w:r>
    </w:p>
    <w:p w14:paraId="41E9209B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794BBA4" w14:textId="3C138FD0" w:rsidR="00A77B3E" w:rsidRPr="001344F8" w:rsidRDefault="002C0185" w:rsidP="001344F8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Firs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b/>
          <w:i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b/>
          <w:i/>
          <w:color w:val="000000"/>
        </w:rPr>
        <w:t>exper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b/>
          <w:i/>
          <w:color w:val="000000"/>
        </w:rPr>
        <w:t>consult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ation</w:t>
      </w:r>
    </w:p>
    <w:p w14:paraId="0FEF5A8C" w14:textId="12D8C1D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e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l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ia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c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g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</w:p>
    <w:p w14:paraId="6C7169C6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5F3C49E" w14:textId="77777777" w:rsidR="00A77B3E" w:rsidRPr="001344F8" w:rsidRDefault="002C0185" w:rsidP="001344F8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Treatment</w:t>
      </w:r>
    </w:p>
    <w:p w14:paraId="03CACCA0" w14:textId="251031C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m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v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ek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op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Pr="002E21CD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eu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lerance.</w:t>
      </w:r>
    </w:p>
    <w:p w14:paraId="1618C6D5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F908F67" w14:textId="77777777" w:rsidR="00A77B3E" w:rsidRPr="001344F8" w:rsidRDefault="002C0185" w:rsidP="001344F8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lastRenderedPageBreak/>
        <w:t>Outcome</w:t>
      </w:r>
    </w:p>
    <w:p w14:paraId="77DA3AD5" w14:textId="2BC73F5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O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-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i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ss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hag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oni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ne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e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nourish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utrit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is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ex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4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m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er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ortography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van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fistulating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arasepta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im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a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A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b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o-alveolit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pha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oden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antropyloric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stre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neumobilia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ogastroduoden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n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c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asi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o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B)</w:t>
      </w:r>
      <w:r w:rsidR="002E21CD">
        <w:rPr>
          <w:rFonts w:ascii="Book Antiqua" w:eastAsia="Book Antiqua" w:hAnsi="Book Antiqua" w:cs="Book Antiqua"/>
          <w:color w:val="000000"/>
        </w:rPr>
        <w:t xml:space="preserve">. 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er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ti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odenu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-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pha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oden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A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2-G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t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life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ain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lyg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yp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lumin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rreg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ucle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roun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osinophil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cr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clu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l-differen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eratiniz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munohistochem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res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ker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/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B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n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TF1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s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fini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man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fo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r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as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/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A).</w:t>
      </w:r>
    </w:p>
    <w:p w14:paraId="0A0FE41C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EAEBAD9" w14:textId="58085A6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MULTIDISCIPLINARY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EXPERT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CONSULTATION</w:t>
      </w:r>
    </w:p>
    <w:p w14:paraId="3042E4E9" w14:textId="37FAF06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Moul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Zah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e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11547C77" w14:textId="30E6B634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Moha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uzian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e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71378F15" w14:textId="1DE8C79A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ijan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arroudi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e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c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7B791F1F" w14:textId="063E2934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color w:val="000000"/>
        </w:rPr>
        <w:t>Ghizlan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rrasse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70ABEA42" w14:textId="19BF6398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Wafa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nnoussi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0E46EBE0" w14:textId="5E5C7E6E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proofErr w:type="spellStart"/>
      <w:r w:rsidRPr="001344F8">
        <w:rPr>
          <w:rFonts w:ascii="Book Antiqua" w:eastAsia="Book Antiqua" w:hAnsi="Book Antiqua" w:cs="Book Antiqua"/>
          <w:color w:val="000000"/>
        </w:rPr>
        <w:t>Abdelkrim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Zazour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ist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51D3BAA1" w14:textId="3EE4CBD1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discu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eting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ci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u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detai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low).</w:t>
      </w:r>
    </w:p>
    <w:p w14:paraId="42AB8C8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A3BE3CD" w14:textId="466B31C9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769EFC7F" w14:textId="2531C68D" w:rsidR="00A77B3E" w:rsidRPr="002E21CD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V</w:t>
      </w:r>
      <w:r w:rsidR="002E21CD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4C4989D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C3A3175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F88375D" w14:textId="678579B8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2-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xi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n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c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B).</w:t>
      </w:r>
    </w:p>
    <w:p w14:paraId="47C0A6C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4CBF345" w14:textId="17509C0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5F406E03" w14:textId="4154242F" w:rsidR="00A77B3E" w:rsidRDefault="00D73477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adu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imen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xed-f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igh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ter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u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t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w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nth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nito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orac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X-ray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si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B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p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C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</w:p>
    <w:p w14:paraId="019AC3C0" w14:textId="77777777" w:rsidR="002E21CD" w:rsidRPr="002E21CD" w:rsidRDefault="002E21CD" w:rsidP="001344F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5C96206" w14:textId="0A684B27" w:rsidR="00A77B3E" w:rsidRPr="002E21CD" w:rsidRDefault="002E21CD" w:rsidP="001344F8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Discussion</w:t>
      </w:r>
    </w:p>
    <w:p w14:paraId="10FB785F" w14:textId="2AF32CB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Referenc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arc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bM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chra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op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b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bj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ing</w:t>
      </w:r>
      <w:r w:rsidR="00175285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rm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glish-langu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ourna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ider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strac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p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lev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.e.,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fer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ck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ross-referenced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it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fer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em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ste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-analysis</w:t>
      </w:r>
      <w:r w:rsidR="00175285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1.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2.3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m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55.6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gastr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44.6%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1.2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ymptomatic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qu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d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cin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ain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efit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NA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T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ablish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cutane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v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w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-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i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r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tw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y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juv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1344F8">
        <w:rPr>
          <w:rFonts w:ascii="Book Antiqua" w:eastAsia="Book Antiqua" w:hAnsi="Book Antiqua" w:cs="Book Antiqua"/>
          <w:color w:val="000000"/>
        </w:rPr>
        <w:t>(T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).</w:t>
      </w:r>
    </w:p>
    <w:p w14:paraId="0F602984" w14:textId="001DFF61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bid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talit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8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l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ganiz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onsi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.6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8.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-re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death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-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ass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carcinoma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rea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diagnosi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im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3.6%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m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n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a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re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gland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tumor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now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z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5%-48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5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ea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8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orec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7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la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5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%)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9,10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mur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rm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se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cur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i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ymph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8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7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ymph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9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r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8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out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u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jor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66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semin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o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equ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yp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i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0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.1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pla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carcinoma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equent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ympto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&g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0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ident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n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r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assessment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re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ver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spec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uation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theni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igh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s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use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miting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ife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p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ee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u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t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case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ectivel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eluzi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9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i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la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senti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er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cancer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lleng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r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han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le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6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a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han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enchy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la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ichn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iz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oreg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ns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nsitiv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im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&l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nsitiv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lu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0%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respectively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spec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j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0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ypoecho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yperecho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x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echo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undar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er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5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3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munohistochem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chniq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wi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monstr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du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i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tw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ol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rgi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rgi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f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46%</w:t>
      </w:r>
      <w:r w:rsidR="00175285" w:rsidRPr="00175285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1344F8">
        <w:rPr>
          <w:rFonts w:ascii="Book Antiqua" w:eastAsia="Book Antiqua" w:hAnsi="Book Antiqua" w:cs="Book Antiqua"/>
          <w:color w:val="000000"/>
        </w:rPr>
        <w:t>4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rreg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94%</w:t>
      </w:r>
      <w:r w:rsidR="00175285" w:rsidRPr="00175285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1344F8">
        <w:rPr>
          <w:rFonts w:ascii="Book Antiqua" w:eastAsia="Book Antiqua" w:hAnsi="Book Antiqua" w:cs="Book Antiqua"/>
          <w:color w:val="000000"/>
        </w:rPr>
        <w:t>54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&l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.0001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c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tw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a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umb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z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chogenic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ameter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eu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i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res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t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rehens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t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end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statu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19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u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ime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mbrolizuma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mbrolizuma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bum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rst-l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bum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mcitab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ommen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eu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tio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ic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op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olera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nt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ient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blic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u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ligo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ageyam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q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7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dom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-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ec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ngl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sec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o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urr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ng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0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ec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i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pan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spec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valu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ob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receiv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e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.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ng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cancer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van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stag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esectable</w:t>
      </w:r>
      <w:proofErr w:type="spell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[23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eal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tiliz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eo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usu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iv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ronchoesophagea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%-15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.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c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lmo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fistula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agi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ur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n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-resist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ni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i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cer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ly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ar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treat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nit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sces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p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u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irat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ndrom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t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i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o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-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1344F8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dur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clus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p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a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l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vi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medi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lief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ar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u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f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f-expand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l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arkab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pro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lth-re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u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lif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rop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cie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ommend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f-expand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fer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al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fistula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c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t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0%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i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cu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eedin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anu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eig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ns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stenting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cess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an</w:t>
      </w:r>
      <w:proofErr w:type="gram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fortunate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pri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V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ver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.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diagnosi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344F8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Pr="001344F8">
        <w:rPr>
          <w:rFonts w:ascii="Book Antiqua" w:eastAsia="Book Antiqua" w:hAnsi="Book Antiqua" w:cs="Book Antiqua"/>
          <w:color w:val="000000"/>
        </w:rPr>
        <w:t>.</w:t>
      </w:r>
    </w:p>
    <w:p w14:paraId="772571A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2864FE3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25B39C18" w14:textId="3CABB97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llen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ia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ologica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tomopath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hod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e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u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d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van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u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ypic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.</w:t>
      </w:r>
    </w:p>
    <w:p w14:paraId="76781C75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8E8A93D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10B1895E" w14:textId="7D415EC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atefu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eas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jec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a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mb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v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ns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s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ugh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o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ient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f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.</w:t>
      </w:r>
    </w:p>
    <w:p w14:paraId="05EF868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108EFC3" w14:textId="77777777" w:rsidR="00A77B3E" w:rsidRPr="001344F8" w:rsidRDefault="00D73477" w:rsidP="001344F8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REFERENCES</w:t>
      </w:r>
    </w:p>
    <w:p w14:paraId="3A15B600" w14:textId="1B9AEB22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Tempero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alaf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-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awary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hr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d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hiorea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zit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hiar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illhoff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nah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ota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rro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Fountzila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ardacr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wki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lut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unstma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LoCont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w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ravek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Nakakur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r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and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lanc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d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eyngold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if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llm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lf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Wolpi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yn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o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V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eno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r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.2021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CC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act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colog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Compr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Canc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Netw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1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39-45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84546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6004/jnccn.2021.0017]</w:t>
      </w:r>
    </w:p>
    <w:p w14:paraId="6DF3FC2F" w14:textId="37D890D4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ush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ume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be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etoacid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C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0045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13440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4309/crj.0000000000000455]</w:t>
      </w:r>
    </w:p>
    <w:p w14:paraId="441E7D47" w14:textId="2AC1146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Kageyama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maguc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tan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iz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jie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ma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yo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w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ng-ter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2-22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37754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j.ijscr.2019.07.060]</w:t>
      </w:r>
    </w:p>
    <w:p w14:paraId="60B8DD57" w14:textId="600058BF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scop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ff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u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du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mbrolizumab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4-201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39164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11/1759-7714.13427]</w:t>
      </w:r>
    </w:p>
    <w:p w14:paraId="2F103690" w14:textId="2AB9168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Namayandeh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M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hazae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Lar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jaf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oodarz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le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OB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ukem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ldr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1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istic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8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id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t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ex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HDI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OBO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urc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hod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ac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Prev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87-149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45866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1557/apjcp.2020.21.5.1487]</w:t>
      </w:r>
    </w:p>
    <w:p w14:paraId="1C09F1A1" w14:textId="2DBBA0F8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el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ruz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Tanou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atthay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demi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ti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ven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h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1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5-64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05487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j.ccm.2011.09.001.Lung]</w:t>
      </w:r>
    </w:p>
    <w:p w14:paraId="4487739F" w14:textId="6686E556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X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X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e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l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e-spec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pulation-ba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590-560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18678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ol.2019.10225]</w:t>
      </w:r>
    </w:p>
    <w:p w14:paraId="1B6B7534" w14:textId="6C4F3A5E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amur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urishim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zaw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agohash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hikaw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to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izaw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ec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g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-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17-2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46929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mco.2014.410]</w:t>
      </w:r>
    </w:p>
    <w:p w14:paraId="047C0896" w14:textId="2C0EB62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a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kherj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hattachary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HPB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(Oxford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8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98-50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08893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80/13651820802356598]</w:t>
      </w:r>
    </w:p>
    <w:p w14:paraId="25621AEA" w14:textId="12E13C04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ajj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I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Bla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er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-Hadd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cHen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Wi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ngle-cen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3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4-53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1469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97/mpa.0b013e31826b3acf]</w:t>
      </w:r>
    </w:p>
    <w:p w14:paraId="3FAF543B" w14:textId="54C7E49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akamur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imiz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o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opath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pan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Pathol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1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86-69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69617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46/j.1440-1827.2001.01258.x]</w:t>
      </w:r>
    </w:p>
    <w:p w14:paraId="443F3160" w14:textId="0084E1D4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1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oo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J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Jo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n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t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cessfu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ra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Korea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nter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6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6-26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72495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904/kjim.2006.21.4.256]</w:t>
      </w:r>
    </w:p>
    <w:p w14:paraId="475616D4" w14:textId="507B23F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Zerbi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ecorell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rea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tit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5-25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116088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4240/wjgs.v2.i8.255]</w:t>
      </w:r>
    </w:p>
    <w:p w14:paraId="4CB68C85" w14:textId="76FE992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he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X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ee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w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41-204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613700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ol.2015.3035]</w:t>
      </w:r>
    </w:p>
    <w:p w14:paraId="1239AB6D" w14:textId="14B9EF0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DeLuzio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R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ore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hamij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off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etterbeck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i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ligo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ie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ef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--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ste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Pancreatology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56-46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90032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j.pan.2015.03.014]</w:t>
      </w:r>
    </w:p>
    <w:p w14:paraId="497237A9" w14:textId="41994A18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haudhar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n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oenk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r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4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5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upp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6-7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9998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12029-013-9545-z]</w:t>
      </w:r>
    </w:p>
    <w:p w14:paraId="3DCE17AD" w14:textId="61956361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lein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phe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racteristic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Radiographic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98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69-37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53648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48/radiographics.18.2.9536484]</w:t>
      </w:r>
    </w:p>
    <w:p w14:paraId="266F140D" w14:textId="3A421E1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eWit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ow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bla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cHen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cGreev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am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Volma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er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res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cen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89-69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585597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s0016-5107(05)00287-7]</w:t>
      </w:r>
    </w:p>
    <w:p w14:paraId="0E610626" w14:textId="04C04BA0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ttinge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ggarw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Aisne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Akerley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u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har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u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hirieac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'Amic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illing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obelbowe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ettinge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vind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uben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enno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r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ckn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Lanut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rti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Otterso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eckamp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iely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child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apir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ven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wan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Taue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g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g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CC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sight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r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.2020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Compr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Canc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Netw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64-147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80552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6004/jnccn.2019.0059]</w:t>
      </w:r>
    </w:p>
    <w:p w14:paraId="3B35A7F6" w14:textId="7C9C5FC0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2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oshihar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D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asafum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SHI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I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ight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lmo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JPN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Assoc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6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DOI: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919/jjsa.67.1894]</w:t>
      </w:r>
    </w:p>
    <w:p w14:paraId="14795F23" w14:textId="15112B2D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ag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himo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k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mamur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hikamot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Ohmuray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eppu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b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821495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86/s40792-017-0308-0]</w:t>
      </w:r>
    </w:p>
    <w:p w14:paraId="0F43823B" w14:textId="3539B660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Machairas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aspal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chiza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Ntom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or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Tsilimigra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isiako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achaira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em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4-14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065599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mco.2018.1756]</w:t>
      </w:r>
    </w:p>
    <w:p w14:paraId="2BE7D3F9" w14:textId="69F15D4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Liratzopoulos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Efremidou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apageorgiou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omanid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inopoulo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anola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lit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in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6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3-7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6680238]</w:t>
      </w:r>
    </w:p>
    <w:p w14:paraId="77BBB652" w14:textId="42F7B7AA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Buemi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tefanell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ichard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Lusche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ck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lmo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-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y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8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971665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86/s13256-018-1658-3]</w:t>
      </w:r>
    </w:p>
    <w:p w14:paraId="774E50D6" w14:textId="0917A8EF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ebastian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irankuma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appacha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charia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h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ujatha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factor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ag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o-bronch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8-1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799873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4103/0973-1482.34691]</w:t>
      </w:r>
    </w:p>
    <w:p w14:paraId="128014E9" w14:textId="309DC2E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a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X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ar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/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ronchoesophagea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6-53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30221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11/j.1442-2050.2009.00950.x]</w:t>
      </w:r>
    </w:p>
    <w:p w14:paraId="56AEE92A" w14:textId="0CCDF855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Spaander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C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r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iersem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Fucci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umac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Escorsel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À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rcia-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agá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Dumonceau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oni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Cegli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kowronek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Nordsmark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eufferlei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ossum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s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Repic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u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ig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rop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cie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SGE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6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39-94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762631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55/s-0042-114210]</w:t>
      </w:r>
    </w:p>
    <w:p w14:paraId="0F33C4C8" w14:textId="4DD71DA2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Rol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F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erd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ynecol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Obstet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8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68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45-34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928909]</w:t>
      </w:r>
    </w:p>
    <w:p w14:paraId="5010DBEF" w14:textId="25464E42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2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ho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o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mick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eno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D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T/C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Nucl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20-42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14980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97/RLU.0000000000002986]</w:t>
      </w:r>
    </w:p>
    <w:p w14:paraId="31D25144" w14:textId="124CD47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Stoupis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Voudouk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Mastoraki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azamia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Ieromonachou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p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344F8">
        <w:rPr>
          <w:rFonts w:ascii="Book Antiqua" w:eastAsia="Book Antiqua" w:hAnsi="Book Antiqua" w:cs="Book Antiqua"/>
          <w:color w:val="000000"/>
        </w:rPr>
        <w:t>A</w:t>
      </w:r>
      <w:proofErr w:type="gram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B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or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9-3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97023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59/000497387]</w:t>
      </w:r>
    </w:p>
    <w:p w14:paraId="6C8477B1" w14:textId="35134E5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shikaw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irook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Teman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Goto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elletrutt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usu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01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1205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85969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55/2017/3212056]</w:t>
      </w:r>
    </w:p>
    <w:p w14:paraId="30F0A0E9" w14:textId="6E882E7A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Fujii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tan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taok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hiod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Ultrason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(2001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5-40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657679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10396-015-0614-8]</w:t>
      </w:r>
    </w:p>
    <w:p w14:paraId="1A59DBCB" w14:textId="73AA33A1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Dewanwala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otowsk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LeVe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ngle-Cen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3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upp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117-S1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190963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12029-011-9317-6]</w:t>
      </w:r>
    </w:p>
    <w:p w14:paraId="0451C9B9" w14:textId="770533C5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Layfield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J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Hirschowitz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l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G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cum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ven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Diagn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Cytopatho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8-2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3345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2/dc.21564]</w:t>
      </w:r>
    </w:p>
    <w:p w14:paraId="50B482EA" w14:textId="260D880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es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telow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nl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l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ardales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oplasm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Diagn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Cytopatho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4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3-31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546813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2/dc.20142]</w:t>
      </w:r>
    </w:p>
    <w:p w14:paraId="380F3A80" w14:textId="3C875E5B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Adsay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V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Ande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Basturk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Kilinc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ss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b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Virchows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4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44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7-53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505755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00428-004-0987-3]</w:t>
      </w:r>
    </w:p>
    <w:p w14:paraId="3B442521" w14:textId="69E698E3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ubot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Ikezoe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ra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</w:t>
      </w:r>
      <w:r w:rsidR="00B047D4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Kobayas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Taguc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</w:t>
      </w:r>
      <w:r w:rsidR="00B047D4">
        <w:rPr>
          <w:rFonts w:ascii="Book Antiqua" w:eastAsia="Book Antiqua" w:hAnsi="Book Antiqua" w:cs="Book Antiqua"/>
          <w:color w:val="000000"/>
        </w:rPr>
        <w:t>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case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iho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Kokyuki</w:t>
      </w:r>
      <w:proofErr w:type="spellEnd"/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kkai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i/>
          <w:iCs/>
          <w:color w:val="000000"/>
        </w:rPr>
        <w:t>Zassh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3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17-9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727556]</w:t>
      </w:r>
    </w:p>
    <w:p w14:paraId="40513AA8" w14:textId="0FF13FB6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3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oazzam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Potti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73-27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251292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385/mo:19:4:273]</w:t>
      </w:r>
    </w:p>
    <w:p w14:paraId="07440671" w14:textId="02446B2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b/>
          <w:bCs/>
          <w:color w:val="000000"/>
        </w:rPr>
        <w:t>Matsukuma</w:t>
      </w:r>
      <w:proofErr w:type="spellEnd"/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Suda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g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olv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theli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mic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Histopath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9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8-21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08894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46/j.1365-2559.1997.d01-604.x]</w:t>
      </w:r>
    </w:p>
    <w:p w14:paraId="5FFA0527" w14:textId="14EF4423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5A4996A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  <w:sectPr w:rsidR="00A77B3E" w:rsidRPr="001344F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9E2EBA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D7390C0" w14:textId="4B6D4FB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ritt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ta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b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mpany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es.</w:t>
      </w:r>
    </w:p>
    <w:p w14:paraId="35850744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B749CA9" w14:textId="20BA5E9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47936" w:rsidRPr="001344F8">
        <w:rPr>
          <w:rFonts w:ascii="Book Antiqua" w:hAnsi="Book Antiqua" w:cs="Book Antiqua"/>
          <w:color w:val="000000"/>
          <w:lang w:eastAsia="zh-CN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cl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lic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erest.</w:t>
      </w:r>
    </w:p>
    <w:p w14:paraId="53AADAE2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C9BE19F" w14:textId="3D60EAD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ckli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016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pa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ckli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016).</w:t>
      </w:r>
    </w:p>
    <w:p w14:paraId="632B829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73D3E3C" w14:textId="71F25E1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en-acc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-ho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dit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er-revie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r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er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rib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e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m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tribu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344F8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-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.0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cen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mi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h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ribut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ix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ap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i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commercial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cen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riv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r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v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ig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per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i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commercia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23894EC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5A0E17E" w14:textId="4410968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rovenanc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eer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review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solici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rn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ed.</w:t>
      </w:r>
    </w:p>
    <w:p w14:paraId="67F78280" w14:textId="3DE31359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eer-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model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ng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ind</w:t>
      </w:r>
    </w:p>
    <w:p w14:paraId="159FC2B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CFD996F" w14:textId="03C0B6E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eer-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tarted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r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</w:t>
      </w:r>
    </w:p>
    <w:p w14:paraId="17F3FE95" w14:textId="0563EBA8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Firs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decision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r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8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</w:t>
      </w:r>
    </w:p>
    <w:p w14:paraId="067A6A02" w14:textId="0F27C765" w:rsidR="00A77B3E" w:rsidRPr="00B678E9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Articl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in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ress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14173F8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70AAF22" w14:textId="1950FDF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Specialt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type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enter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678E9">
        <w:rPr>
          <w:rFonts w:ascii="Book Antiqua" w:hAnsi="Book Antiqua" w:cs="Book Antiqua" w:hint="eastAsia"/>
          <w:color w:val="000000"/>
          <w:lang w:eastAsia="zh-CN"/>
        </w:rPr>
        <w:t>h</w:t>
      </w:r>
      <w:r w:rsidRPr="001344F8">
        <w:rPr>
          <w:rFonts w:ascii="Book Antiqua" w:eastAsia="Book Antiqua" w:hAnsi="Book Antiqua" w:cs="Book Antiqua"/>
          <w:color w:val="000000"/>
        </w:rPr>
        <w:t>epatology</w:t>
      </w:r>
    </w:p>
    <w:p w14:paraId="1FED947A" w14:textId="3BF5F6BE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Country/Territor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origin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7865E016" w14:textId="5A42A3C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eer-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report’s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cientific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qualit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752AF0A" w14:textId="3F39E16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xcellent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</w:p>
    <w:p w14:paraId="3A1206FF" w14:textId="6DAC5BB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V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</w:p>
    <w:p w14:paraId="60A341EC" w14:textId="1C45920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Good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</w:t>
      </w:r>
    </w:p>
    <w:p w14:paraId="7224DA0A" w14:textId="1FB0BAE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air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</w:t>
      </w:r>
    </w:p>
    <w:p w14:paraId="0ACDB3A3" w14:textId="242154E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Poor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</w:p>
    <w:p w14:paraId="10712D6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A54A978" w14:textId="1AE30985" w:rsidR="00B45B9B" w:rsidRDefault="00D73477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-Reviewer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n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na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-Editor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5B9B" w:rsidRPr="00B45B9B">
        <w:rPr>
          <w:rFonts w:ascii="Book Antiqua" w:hAnsi="Book Antiqua" w:cs="Book Antiqua" w:hint="eastAsia"/>
          <w:color w:val="000000"/>
          <w:lang w:eastAsia="zh-CN"/>
        </w:rPr>
        <w:t>Wang LL</w:t>
      </w:r>
      <w:r w:rsidR="00B45B9B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L-Editor:</w:t>
      </w:r>
      <w:r w:rsidR="00B45B9B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B45B9B">
        <w:rPr>
          <w:rFonts w:ascii="Book Antiqua" w:hAnsi="Book Antiqua" w:cs="Book Antiqua" w:hint="eastAsia"/>
          <w:color w:val="000000"/>
          <w:lang w:eastAsia="zh-CN"/>
        </w:rPr>
        <w:t>A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-Editor:</w:t>
      </w:r>
      <w:r w:rsidR="00B45B9B" w:rsidRPr="00B45B9B">
        <w:rPr>
          <w:rFonts w:ascii="Book Antiqua" w:hAnsi="Book Antiqua" w:cs="Book Antiqua" w:hint="eastAsia"/>
          <w:color w:val="000000"/>
          <w:lang w:eastAsia="zh-CN"/>
        </w:rPr>
        <w:t xml:space="preserve"> Wang LL</w:t>
      </w:r>
    </w:p>
    <w:p w14:paraId="588C3B47" w14:textId="77777777" w:rsidR="00B45B9B" w:rsidRDefault="00B45B9B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16CAF613" w14:textId="77777777" w:rsidR="00B45B9B" w:rsidRDefault="00B45B9B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034F043B" w14:textId="77777777" w:rsidR="00B45B9B" w:rsidRDefault="00B45B9B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0E6F924" w14:textId="0CF61B91" w:rsidR="00A77B3E" w:rsidRPr="001344F8" w:rsidRDefault="002E21CD" w:rsidP="001344F8">
      <w:pPr>
        <w:spacing w:line="360" w:lineRule="auto"/>
        <w:jc w:val="both"/>
        <w:rPr>
          <w:rFonts w:ascii="Book Antiqua" w:hAnsi="Book Antiqua"/>
        </w:rPr>
        <w:sectPr w:rsidR="00A77B3E" w:rsidRPr="001344F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7F0D38A" w14:textId="0C2C57D7" w:rsidR="00A77B3E" w:rsidRDefault="00D73477" w:rsidP="001344F8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Legends</w:t>
      </w:r>
    </w:p>
    <w:p w14:paraId="54E959C9" w14:textId="486C908A" w:rsidR="00737727" w:rsidRPr="00737727" w:rsidRDefault="00FF1E1C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90A05A8" wp14:editId="34DAC962">
            <wp:extent cx="5611495" cy="3989705"/>
            <wp:effectExtent l="0" t="0" r="8255" b="0"/>
            <wp:docPr id="1" name="图片 1" descr="D:\小桌面\新建文件夹\SE\jdz-pdf\75738\pdf\75738-g00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小桌面\新建文件夹\SE\jdz-pdf\75738\pdf\75738-g00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1495" cy="3989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F6581B" w14:textId="15356AED" w:rsidR="00C20E10" w:rsidRPr="00C20E10" w:rsidRDefault="00D73477" w:rsidP="00C20E10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i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e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ss.</w:t>
      </w:r>
      <w:r w:rsidR="00C20E10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C20E10">
        <w:rPr>
          <w:rFonts w:ascii="Book Antiqua" w:hAnsi="Book Antiqua" w:cs="Book Antiqua"/>
          <w:bCs/>
          <w:color w:val="000000"/>
          <w:lang w:eastAsia="zh-CN"/>
        </w:rPr>
        <w:t xml:space="preserve">A: </w:t>
      </w:r>
      <w:r w:rsidR="00C20E10" w:rsidRPr="00C20E10">
        <w:rPr>
          <w:rFonts w:ascii="Book Antiqua" w:hAnsi="Book Antiqua" w:cs="Book Antiqua"/>
          <w:bCs/>
          <w:color w:val="000000"/>
          <w:lang w:eastAsia="zh-CN"/>
        </w:rPr>
        <w:t>Computed tomography scan of the left hilar mass (arrow); B: Computed tomography scan of the mass on the head of the pancreas measuring 4.0 cm × 3.8 cm (arrow); C:</w:t>
      </w:r>
      <w:r w:rsidR="00C20E10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C20E10" w:rsidRPr="00C20E10">
        <w:rPr>
          <w:rFonts w:ascii="Book Antiqua" w:hAnsi="Book Antiqua" w:cs="Book Antiqua"/>
          <w:bCs/>
          <w:color w:val="000000"/>
          <w:lang w:eastAsia="zh-CN"/>
        </w:rPr>
        <w:t>Microscopic images showed dilatation of the main bile duct upstream of a very tight stenosis of the cystic duct at 25 mm with insertion of a plastic biliary stent.</w:t>
      </w:r>
    </w:p>
    <w:p w14:paraId="0CF01979" w14:textId="1CD6942A" w:rsidR="00047936" w:rsidRPr="00C20E10" w:rsidRDefault="00047936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720DDD3E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7264638" w14:textId="4014B65B" w:rsidR="00737727" w:rsidRDefault="00FF1E1C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467B9E49" wp14:editId="0858572B">
            <wp:extent cx="4343400" cy="1953895"/>
            <wp:effectExtent l="0" t="0" r="0" b="8255"/>
            <wp:docPr id="2" name="图片 2" descr="D:\小桌面\新建文件夹\SE\jdz-pdf\75738\pdf\75738-g0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小桌面\新建文件夹\SE\jdz-pdf\75738\pdf\75738-g00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3400" cy="1953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ED8CC3" w14:textId="3E079F48" w:rsidR="00047936" w:rsidRPr="005F3CF0" w:rsidRDefault="00D73477" w:rsidP="001344F8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istula.</w:t>
      </w:r>
      <w:r w:rsidR="005F3CF0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 xml:space="preserve">A: Computed tomography scan showed left lobar broncho-alveolitis; B: Upper gastrointestinal endoscopy showed a </w:t>
      </w:r>
      <w:proofErr w:type="gramStart"/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tracheoesophageal fistulae</w:t>
      </w:r>
      <w:proofErr w:type="gramEnd"/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.</w:t>
      </w:r>
    </w:p>
    <w:p w14:paraId="6C3DC46B" w14:textId="77777777" w:rsidR="00A77B3E" w:rsidRPr="005F3CF0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5F3CF0">
        <w:rPr>
          <w:rFonts w:ascii="Book Antiqua" w:eastAsia="Book Antiqua" w:hAnsi="Book Antiqua" w:cs="Book Antiqua"/>
          <w:bCs/>
          <w:color w:val="000000"/>
        </w:rPr>
        <w:br w:type="page"/>
      </w:r>
    </w:p>
    <w:p w14:paraId="32608FC9" w14:textId="5FE13600" w:rsidR="00737727" w:rsidRDefault="00FF1E1C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5484B402" wp14:editId="780B2D99">
            <wp:extent cx="4881880" cy="1946910"/>
            <wp:effectExtent l="0" t="0" r="0" b="0"/>
            <wp:docPr id="3" name="图片 3" descr="D:\小桌面\新建文件夹\SE\jdz-pdf\75738\pdf\75738-g0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小桌面\新建文件夹\SE\jdz-pdf\75738\pdf\75738-g003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1880" cy="1946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523D3" w14:textId="6B8BFF6C" w:rsidR="00047936" w:rsidRPr="005F3CF0" w:rsidRDefault="00D73477" w:rsidP="001344F8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e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ultrasou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istologic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alysi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ss.</w:t>
      </w:r>
      <w:r w:rsidR="005F3CF0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A: Linear endoscopic ultrasound showed a pancreatic head tumor</w:t>
      </w:r>
      <w:r w:rsidR="005F3CF0">
        <w:rPr>
          <w:rFonts w:ascii="Book Antiqua" w:hAnsi="Book Antiqua" w:cs="Book Antiqua" w:hint="eastAsia"/>
          <w:bCs/>
          <w:color w:val="000000"/>
          <w:lang w:eastAsia="zh-CN"/>
        </w:rPr>
        <w:t>;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 xml:space="preserve"> B:  Microphotography showing a proliferation with an easily recognizable squamous differentiation, including apparent intercellular bridges and minimal pleomorphism. Hematoxylin-eosin stain (</w:t>
      </w:r>
      <w:r w:rsidR="009319BD">
        <w:rPr>
          <w:rFonts w:ascii="Book Antiqua" w:hAnsi="Book Antiqua" w:cs="Book Antiqua"/>
          <w:bCs/>
          <w:color w:val="000000"/>
          <w:lang w:eastAsia="zh-CN"/>
        </w:rPr>
        <w:t>×</w:t>
      </w:r>
      <w:r w:rsidR="009319BD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200).</w:t>
      </w:r>
    </w:p>
    <w:p w14:paraId="125C1F4F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D78E9C3" w14:textId="13800961" w:rsidR="00737727" w:rsidRDefault="00FF1E1C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56E9D558" wp14:editId="5B923820">
            <wp:extent cx="4137025" cy="3606165"/>
            <wp:effectExtent l="0" t="0" r="0" b="0"/>
            <wp:docPr id="4" name="图片 4" descr="D:\小桌面\新建文件夹\SE\jdz-pdf\75738\pdf\75738-g00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小桌面\新建文件夹\SE\jdz-pdf\75738\pdf\75738-g004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7025" cy="3606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158EDF" w14:textId="2097580C" w:rsidR="00475562" w:rsidRPr="00475562" w:rsidRDefault="00D73477" w:rsidP="00475562">
      <w:pPr>
        <w:spacing w:line="360" w:lineRule="auto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lacemen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etall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iliar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en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sophage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ent.</w:t>
      </w:r>
      <w:r w:rsidR="00475562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475562" w:rsidRPr="00475562">
        <w:rPr>
          <w:rFonts w:ascii="Book Antiqua" w:hAnsi="Book Antiqua" w:cs="Book Antiqua"/>
          <w:bCs/>
          <w:color w:val="000000"/>
          <w:lang w:eastAsia="zh-CN"/>
        </w:rPr>
        <w:t>A: An uncovered metallic biliary stent; B:  Microscopic image of the fully-covered esophageal stent.</w:t>
      </w:r>
    </w:p>
    <w:p w14:paraId="5C16DB00" w14:textId="77777777" w:rsidR="00475562" w:rsidRPr="00475562" w:rsidRDefault="00475562" w:rsidP="00475562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475562">
        <w:rPr>
          <w:rFonts w:ascii="Book Antiqua" w:hAnsi="Book Antiqua" w:cs="Book Antiqua"/>
          <w:bCs/>
          <w:color w:val="000000"/>
          <w:lang w:eastAsia="zh-CN"/>
        </w:rPr>
        <w:t xml:space="preserve"> </w:t>
      </w:r>
    </w:p>
    <w:p w14:paraId="7329E260" w14:textId="61250476" w:rsidR="00047936" w:rsidRPr="00475562" w:rsidRDefault="00047936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28DE846C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62ACAC37" w14:textId="42467D9F" w:rsidR="00737727" w:rsidRDefault="00FF1E1C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3B12E185" wp14:editId="73FCBF5E">
            <wp:extent cx="4291965" cy="3414395"/>
            <wp:effectExtent l="0" t="0" r="0" b="0"/>
            <wp:docPr id="5" name="图片 5" descr="D:\小桌面\新建文件夹\SE\jdz-pdf\75738\pdf\75738-g00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小桌面\新建文件夹\SE\jdz-pdf\75738\pdf\75738-g005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1965" cy="3414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0C2FC7" w14:textId="5A60D8DC" w:rsidR="00034393" w:rsidRPr="00034393" w:rsidRDefault="00D73477" w:rsidP="00034393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5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hes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X-ra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e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ent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osition</w:t>
      </w:r>
      <w:r w:rsidR="00047936" w:rsidRPr="001344F8">
        <w:rPr>
          <w:rFonts w:ascii="Book Antiqua" w:hAnsi="Book Antiqua" w:cs="Book Antiqua"/>
          <w:b/>
          <w:bCs/>
          <w:color w:val="000000"/>
          <w:lang w:eastAsia="zh-CN"/>
        </w:rPr>
        <w:t>.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34393" w:rsidRPr="00034393">
        <w:rPr>
          <w:rFonts w:ascii="Book Antiqua" w:eastAsia="Book Antiqua" w:hAnsi="Book Antiqua" w:cs="Book Antiqua"/>
          <w:bCs/>
          <w:color w:val="000000"/>
        </w:rPr>
        <w:t xml:space="preserve">A: </w:t>
      </w:r>
      <w:r w:rsidR="00034393">
        <w:rPr>
          <w:rFonts w:ascii="Book Antiqua" w:eastAsia="Book Antiqua" w:hAnsi="Book Antiqua" w:cs="Book Antiqua"/>
          <w:bCs/>
          <w:color w:val="000000"/>
        </w:rPr>
        <w:t>P</w:t>
      </w:r>
      <w:r w:rsidR="00034393" w:rsidRPr="00034393">
        <w:rPr>
          <w:rFonts w:ascii="Book Antiqua" w:eastAsia="Book Antiqua" w:hAnsi="Book Antiqua" w:cs="Book Antiqua"/>
          <w:bCs/>
          <w:color w:val="000000"/>
        </w:rPr>
        <w:t>osition of the esophageal prosthesis; B: Abdomen without preparation showed the position of the biliary metallic stent; C: Covered esophageal stent with food stasis.</w:t>
      </w:r>
    </w:p>
    <w:p w14:paraId="7B8AED56" w14:textId="08A03353" w:rsidR="00047936" w:rsidRPr="001344F8" w:rsidRDefault="00047936" w:rsidP="001344F8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1BBFEEBC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55793AC" w14:textId="0E9A501B" w:rsidR="00737727" w:rsidRDefault="00FF1E1C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58C08B35" wp14:editId="22E38CB9">
            <wp:extent cx="3200400" cy="2846705"/>
            <wp:effectExtent l="0" t="0" r="0" b="0"/>
            <wp:docPr id="6" name="图片 6" descr="D:\小桌面\新建文件夹\SE\jdz-pdf\75738\pdf\75738-g00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小桌面\新建文件夹\SE\jdz-pdf\75738\pdf\75738-g006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846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366AC1" w14:textId="5BC8F138" w:rsidR="000504A6" w:rsidRDefault="00D73477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6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low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iagram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iterat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quamou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arcinom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etastasis</w:t>
      </w:r>
      <w:r w:rsidR="00737727">
        <w:rPr>
          <w:rFonts w:ascii="Book Antiqua" w:hAnsi="Book Antiqua" w:cs="Book Antiqua" w:hint="eastAsia"/>
          <w:b/>
          <w:bCs/>
          <w:color w:val="000000"/>
          <w:lang w:eastAsia="zh-CN"/>
        </w:rPr>
        <w:t>.</w:t>
      </w:r>
    </w:p>
    <w:p w14:paraId="46DAD2FA" w14:textId="77777777" w:rsidR="00737727" w:rsidRDefault="00737727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53DC8E4C" w14:textId="77777777" w:rsidR="00737727" w:rsidRPr="00737727" w:rsidRDefault="00737727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1BAA3A65" w14:textId="77777777" w:rsidR="00047936" w:rsidRPr="001344F8" w:rsidRDefault="00047936" w:rsidP="001344F8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  <w:sectPr w:rsidR="00047936" w:rsidRPr="001344F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8EE4B8" w14:textId="5AD88873" w:rsidR="000504A6" w:rsidRPr="001344F8" w:rsidRDefault="000504A6" w:rsidP="001344F8">
      <w:pPr>
        <w:adjustRightInd w:val="0"/>
        <w:snapToGrid w:val="0"/>
        <w:spacing w:line="360" w:lineRule="auto"/>
        <w:jc w:val="both"/>
        <w:rPr>
          <w:rFonts w:ascii="Book Antiqua" w:eastAsia="SimSun" w:hAnsi="Book Antiqua" w:cs="Tahoma"/>
          <w:b/>
          <w:bCs/>
          <w:i/>
          <w:iCs/>
          <w:color w:val="44546A"/>
          <w:lang w:eastAsia="zh-CN"/>
        </w:rPr>
      </w:pPr>
      <w:r w:rsidRPr="001344F8">
        <w:rPr>
          <w:rFonts w:ascii="Book Antiqua" w:eastAsia="SimSun" w:hAnsi="Book Antiqua" w:cs="Tahoma"/>
          <w:b/>
          <w:bCs/>
        </w:rPr>
        <w:lastRenderedPageBreak/>
        <w:t>Table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fldChar w:fldCharType="begin"/>
      </w:r>
      <w:r w:rsidRPr="001344F8">
        <w:rPr>
          <w:rFonts w:ascii="Book Antiqua" w:eastAsia="SimSun" w:hAnsi="Book Antiqua" w:cs="Tahoma"/>
          <w:b/>
          <w:bCs/>
        </w:rPr>
        <w:instrText xml:space="preserve"> SEQ Table \* ARABIC </w:instrText>
      </w:r>
      <w:r w:rsidRPr="001344F8">
        <w:rPr>
          <w:rFonts w:ascii="Book Antiqua" w:eastAsia="SimSun" w:hAnsi="Book Antiqua" w:cs="Tahoma"/>
          <w:b/>
          <w:bCs/>
        </w:rPr>
        <w:fldChar w:fldCharType="separate"/>
      </w:r>
      <w:r w:rsidRPr="001344F8">
        <w:rPr>
          <w:rFonts w:ascii="Book Antiqua" w:eastAsia="SimSun" w:hAnsi="Book Antiqua" w:cs="Tahoma"/>
          <w:b/>
          <w:bCs/>
        </w:rPr>
        <w:t>1</w:t>
      </w:r>
      <w:r w:rsidRPr="001344F8">
        <w:rPr>
          <w:rFonts w:ascii="Book Antiqua" w:eastAsia="SimSun" w:hAnsi="Book Antiqua" w:cs="Tahoma"/>
          <w:b/>
          <w:bCs/>
        </w:rPr>
        <w:fldChar w:fldCharType="end"/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Summary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of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the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literature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review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of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squamous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cell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lung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carcinoma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with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pancreatic</w:t>
      </w:r>
      <w:r w:rsidR="002E21CD">
        <w:rPr>
          <w:rFonts w:ascii="Book Antiqua" w:eastAsia="SimSun" w:hAnsi="Book Antiqua" w:cs="Tahoma"/>
          <w:b/>
          <w:bCs/>
        </w:rPr>
        <w:t xml:space="preserve"> </w:t>
      </w:r>
      <w:r w:rsidRPr="001344F8">
        <w:rPr>
          <w:rFonts w:ascii="Book Antiqua" w:eastAsia="SimSun" w:hAnsi="Book Antiqua" w:cs="Tahoma"/>
          <w:b/>
          <w:bCs/>
        </w:rPr>
        <w:t>metastasis</w:t>
      </w:r>
    </w:p>
    <w:tbl>
      <w:tblPr>
        <w:tblStyle w:val="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1079"/>
        <w:gridCol w:w="674"/>
        <w:gridCol w:w="1026"/>
        <w:gridCol w:w="861"/>
        <w:gridCol w:w="684"/>
        <w:gridCol w:w="1226"/>
        <w:gridCol w:w="1083"/>
        <w:gridCol w:w="1226"/>
        <w:gridCol w:w="656"/>
        <w:gridCol w:w="1096"/>
        <w:gridCol w:w="1213"/>
        <w:gridCol w:w="674"/>
        <w:gridCol w:w="793"/>
        <w:gridCol w:w="669"/>
      </w:tblGrid>
      <w:tr w:rsidR="000504A6" w:rsidRPr="001344F8" w14:paraId="3BD67CC0" w14:textId="77777777" w:rsidTr="00047936">
        <w:trPr>
          <w:trHeight w:val="70"/>
        </w:trPr>
        <w:tc>
          <w:tcPr>
            <w:tcW w:w="416" w:type="pct"/>
            <w:tcBorders>
              <w:top w:val="single" w:sz="6" w:space="0" w:color="auto"/>
              <w:bottom w:val="single" w:sz="6" w:space="0" w:color="auto"/>
            </w:tcBorders>
          </w:tcPr>
          <w:p w14:paraId="40E9513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  <w:lang w:eastAsia="zh-CN"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Ref</w:t>
            </w:r>
            <w:r w:rsidR="00047936" w:rsidRPr="001344F8">
              <w:rPr>
                <w:rFonts w:ascii="Book Antiqua" w:eastAsia="SimSun" w:hAnsi="Book Antiqua" w:cs="Tahoma"/>
                <w:b/>
                <w:bCs/>
                <w:lang w:eastAsia="zh-CN"/>
              </w:rPr>
              <w:t>.</w:t>
            </w:r>
          </w:p>
        </w:tc>
        <w:tc>
          <w:tcPr>
            <w:tcW w:w="260" w:type="pct"/>
            <w:tcBorders>
              <w:top w:val="single" w:sz="6" w:space="0" w:color="auto"/>
              <w:bottom w:val="single" w:sz="6" w:space="0" w:color="auto"/>
            </w:tcBorders>
          </w:tcPr>
          <w:p w14:paraId="51DE8EA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Yr</w:t>
            </w:r>
          </w:p>
        </w:tc>
        <w:tc>
          <w:tcPr>
            <w:tcW w:w="396" w:type="pct"/>
            <w:tcBorders>
              <w:top w:val="single" w:sz="6" w:space="0" w:color="auto"/>
              <w:bottom w:val="single" w:sz="6" w:space="0" w:color="auto"/>
            </w:tcBorders>
          </w:tcPr>
          <w:p w14:paraId="6213F31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Setting</w:t>
            </w:r>
          </w:p>
        </w:tc>
        <w:tc>
          <w:tcPr>
            <w:tcW w:w="332" w:type="pct"/>
            <w:tcBorders>
              <w:top w:val="single" w:sz="6" w:space="0" w:color="auto"/>
              <w:bottom w:val="single" w:sz="6" w:space="0" w:color="auto"/>
            </w:tcBorders>
          </w:tcPr>
          <w:p w14:paraId="326273D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Number</w:t>
            </w:r>
          </w:p>
        </w:tc>
        <w:tc>
          <w:tcPr>
            <w:tcW w:w="264" w:type="pct"/>
            <w:tcBorders>
              <w:top w:val="single" w:sz="6" w:space="0" w:color="auto"/>
              <w:bottom w:val="single" w:sz="6" w:space="0" w:color="auto"/>
            </w:tcBorders>
          </w:tcPr>
          <w:p w14:paraId="0602731F" w14:textId="533933C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Age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in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yr</w:t>
            </w:r>
          </w:p>
        </w:tc>
        <w:tc>
          <w:tcPr>
            <w:tcW w:w="473" w:type="pct"/>
            <w:tcBorders>
              <w:top w:val="single" w:sz="6" w:space="0" w:color="auto"/>
              <w:bottom w:val="single" w:sz="6" w:space="0" w:color="auto"/>
            </w:tcBorders>
          </w:tcPr>
          <w:p w14:paraId="27071D5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Sex</w:t>
            </w:r>
          </w:p>
        </w:tc>
        <w:tc>
          <w:tcPr>
            <w:tcW w:w="418" w:type="pct"/>
            <w:tcBorders>
              <w:top w:val="single" w:sz="6" w:space="0" w:color="auto"/>
              <w:bottom w:val="single" w:sz="6" w:space="0" w:color="auto"/>
            </w:tcBorders>
          </w:tcPr>
          <w:p w14:paraId="56FD6B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Symptoms</w:t>
            </w:r>
          </w:p>
        </w:tc>
        <w:tc>
          <w:tcPr>
            <w:tcW w:w="473" w:type="pct"/>
            <w:tcBorders>
              <w:top w:val="single" w:sz="6" w:space="0" w:color="auto"/>
              <w:bottom w:val="single" w:sz="6" w:space="0" w:color="auto"/>
            </w:tcBorders>
          </w:tcPr>
          <w:p w14:paraId="5310C4C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Imaging</w:t>
            </w:r>
          </w:p>
        </w:tc>
        <w:tc>
          <w:tcPr>
            <w:tcW w:w="253" w:type="pct"/>
            <w:tcBorders>
              <w:top w:val="single" w:sz="6" w:space="0" w:color="auto"/>
              <w:bottom w:val="single" w:sz="6" w:space="0" w:color="auto"/>
            </w:tcBorders>
          </w:tcPr>
          <w:p w14:paraId="45597BCE" w14:textId="29471B6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Endoscopy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+/-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FNA</w:t>
            </w:r>
          </w:p>
        </w:tc>
        <w:tc>
          <w:tcPr>
            <w:tcW w:w="423" w:type="pct"/>
            <w:tcBorders>
              <w:top w:val="single" w:sz="6" w:space="0" w:color="auto"/>
              <w:bottom w:val="single" w:sz="6" w:space="0" w:color="auto"/>
            </w:tcBorders>
          </w:tcPr>
          <w:p w14:paraId="14EF5732" w14:textId="11F0B58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Diagnostic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means</w:t>
            </w:r>
          </w:p>
        </w:tc>
        <w:tc>
          <w:tcPr>
            <w:tcW w:w="468" w:type="pct"/>
            <w:tcBorders>
              <w:top w:val="single" w:sz="6" w:space="0" w:color="auto"/>
              <w:bottom w:val="single" w:sz="6" w:space="0" w:color="auto"/>
            </w:tcBorders>
          </w:tcPr>
          <w:p w14:paraId="3CF0C5F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Treatment</w:t>
            </w:r>
          </w:p>
        </w:tc>
        <w:tc>
          <w:tcPr>
            <w:tcW w:w="260" w:type="pct"/>
            <w:tcBorders>
              <w:top w:val="single" w:sz="6" w:space="0" w:color="auto"/>
              <w:bottom w:val="single" w:sz="6" w:space="0" w:color="auto"/>
            </w:tcBorders>
          </w:tcPr>
          <w:p w14:paraId="7BE7ACC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Follow-up</w:t>
            </w:r>
          </w:p>
        </w:tc>
        <w:tc>
          <w:tcPr>
            <w:tcW w:w="306" w:type="pct"/>
            <w:tcBorders>
              <w:top w:val="single" w:sz="6" w:space="0" w:color="auto"/>
              <w:bottom w:val="single" w:sz="6" w:space="0" w:color="auto"/>
            </w:tcBorders>
          </w:tcPr>
          <w:p w14:paraId="01DB7D60" w14:textId="1608FE8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Overall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survival</w:t>
            </w:r>
          </w:p>
        </w:tc>
        <w:tc>
          <w:tcPr>
            <w:tcW w:w="260" w:type="pct"/>
            <w:tcBorders>
              <w:top w:val="single" w:sz="6" w:space="0" w:color="auto"/>
              <w:bottom w:val="single" w:sz="6" w:space="0" w:color="auto"/>
            </w:tcBorders>
          </w:tcPr>
          <w:p w14:paraId="5C6578C1" w14:textId="0A696CD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b/>
                <w:bCs/>
                <w:lang w:val="en-US"/>
              </w:rPr>
            </w:pPr>
            <w:r w:rsidRPr="001344F8">
              <w:rPr>
                <w:rFonts w:ascii="Book Antiqua" w:eastAsia="SimSun" w:hAnsi="Book Antiqua" w:cs="Tahoma"/>
                <w:b/>
                <w:bCs/>
              </w:rPr>
              <w:t>Status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at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time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of</w:t>
            </w:r>
            <w:r w:rsidR="002E21CD">
              <w:rPr>
                <w:rFonts w:ascii="Book Antiqua" w:eastAsia="SimSun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b/>
                <w:bCs/>
              </w:rPr>
              <w:t>publication</w:t>
            </w:r>
          </w:p>
        </w:tc>
      </w:tr>
      <w:tr w:rsidR="000504A6" w:rsidRPr="001344F8" w14:paraId="22446C24" w14:textId="77777777" w:rsidTr="00047936">
        <w:trPr>
          <w:trHeight w:val="70"/>
        </w:trPr>
        <w:tc>
          <w:tcPr>
            <w:tcW w:w="416" w:type="pct"/>
            <w:tcBorders>
              <w:top w:val="single" w:sz="6" w:space="0" w:color="auto"/>
            </w:tcBorders>
          </w:tcPr>
          <w:p w14:paraId="2E7CAD2A" w14:textId="1368914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Zhou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097/RLU.0000000000002986","ISBN":"0000000000","author":[{"dropping-particle":"","family":"Zhou","given":"Wei","non-dropping-particle":"","parse-names":false,"suffix":""},{"dropping-particle":"","family":"Dong","given":"Hui","non-dropping-particle":"","parse-names":false,"suffix":""},{"dropping-particle":"","family":"Dong","given":"Aisheng","non-dropping-particle":"","parse-names":false,"suffix":""}],"container-title":"Clinical NuclearMedicine","id":"ITEM-1","issue":"5","issued":{"date-parts":[["2020"]]},"page":"420-422","title":"Isolated Pancreatic Metastasis From Squamous Cell Lung Cancer Mimicking Primary Pancreatic Ductal Adenocarcinoma on FDG PET / CT","type":"article-journal","volume":"45"},"uris":["http://www.mendeley.com/documents/?uuid=65703596-ab6f-4758-9dfb-222aa27c909a"]}],"mendeley":{"formattedCitation":"&lt;sup&gt;[29]&lt;/sup&gt;","plainTextFormattedCitation":"[29]","previouslyFormattedCitation":"&lt;sup&gt;[29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29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  <w:tcBorders>
              <w:top w:val="single" w:sz="6" w:space="0" w:color="auto"/>
            </w:tcBorders>
          </w:tcPr>
          <w:p w14:paraId="000BEED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20</w:t>
            </w:r>
          </w:p>
        </w:tc>
        <w:tc>
          <w:tcPr>
            <w:tcW w:w="396" w:type="pct"/>
            <w:tcBorders>
              <w:top w:val="single" w:sz="6" w:space="0" w:color="auto"/>
            </w:tcBorders>
          </w:tcPr>
          <w:p w14:paraId="64D5712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China</w:t>
            </w:r>
          </w:p>
        </w:tc>
        <w:tc>
          <w:tcPr>
            <w:tcW w:w="332" w:type="pct"/>
            <w:tcBorders>
              <w:top w:val="single" w:sz="6" w:space="0" w:color="auto"/>
            </w:tcBorders>
          </w:tcPr>
          <w:p w14:paraId="6B6221C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  <w:tcBorders>
              <w:top w:val="single" w:sz="6" w:space="0" w:color="auto"/>
            </w:tcBorders>
          </w:tcPr>
          <w:p w14:paraId="2EB7DE5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63</w:t>
            </w:r>
          </w:p>
        </w:tc>
        <w:tc>
          <w:tcPr>
            <w:tcW w:w="473" w:type="pct"/>
            <w:tcBorders>
              <w:top w:val="single" w:sz="6" w:space="0" w:color="auto"/>
            </w:tcBorders>
          </w:tcPr>
          <w:p w14:paraId="5EDA597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  <w:tcBorders>
              <w:top w:val="single" w:sz="6" w:space="0" w:color="auto"/>
            </w:tcBorders>
          </w:tcPr>
          <w:p w14:paraId="79A64513" w14:textId="16F2C72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Epigastr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jaundice</w:t>
            </w:r>
          </w:p>
        </w:tc>
        <w:tc>
          <w:tcPr>
            <w:tcW w:w="473" w:type="pct"/>
            <w:tcBorders>
              <w:top w:val="single" w:sz="6" w:space="0" w:color="auto"/>
            </w:tcBorders>
          </w:tcPr>
          <w:p w14:paraId="7AB4E1DC" w14:textId="29CFE03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Hyperintens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easur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4.5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</w:p>
        </w:tc>
        <w:tc>
          <w:tcPr>
            <w:tcW w:w="253" w:type="pct"/>
            <w:tcBorders>
              <w:top w:val="single" w:sz="6" w:space="0" w:color="auto"/>
            </w:tcBorders>
          </w:tcPr>
          <w:p w14:paraId="0849ADC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No</w:t>
            </w:r>
          </w:p>
        </w:tc>
        <w:tc>
          <w:tcPr>
            <w:tcW w:w="423" w:type="pct"/>
            <w:tcBorders>
              <w:top w:val="single" w:sz="6" w:space="0" w:color="auto"/>
            </w:tcBorders>
          </w:tcPr>
          <w:p w14:paraId="0D9CAB0D" w14:textId="41ED78D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Surger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</w:p>
        </w:tc>
        <w:tc>
          <w:tcPr>
            <w:tcW w:w="468" w:type="pct"/>
            <w:tcBorders>
              <w:top w:val="single" w:sz="6" w:space="0" w:color="auto"/>
            </w:tcBorders>
          </w:tcPr>
          <w:p w14:paraId="4E5AB995" w14:textId="3CD89C8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Whippl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rocedure</w:t>
            </w:r>
          </w:p>
        </w:tc>
        <w:tc>
          <w:tcPr>
            <w:tcW w:w="260" w:type="pct"/>
            <w:tcBorders>
              <w:top w:val="single" w:sz="6" w:space="0" w:color="auto"/>
            </w:tcBorders>
          </w:tcPr>
          <w:p w14:paraId="098E7B4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  <w:tcBorders>
              <w:top w:val="single" w:sz="6" w:space="0" w:color="auto"/>
            </w:tcBorders>
          </w:tcPr>
          <w:p w14:paraId="3A1AEBD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  <w:tcBorders>
              <w:top w:val="single" w:sz="6" w:space="0" w:color="auto"/>
            </w:tcBorders>
          </w:tcPr>
          <w:p w14:paraId="35D75E2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</w:tr>
      <w:tr w:rsidR="000504A6" w:rsidRPr="001344F8" w14:paraId="4EEFD829" w14:textId="77777777" w:rsidTr="00047936">
        <w:trPr>
          <w:trHeight w:val="70"/>
        </w:trPr>
        <w:tc>
          <w:tcPr>
            <w:tcW w:w="416" w:type="pct"/>
          </w:tcPr>
          <w:p w14:paraId="35F576B9" w14:textId="43FB591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Stoupi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159/000497387","author":[{"dropping-particle":"","family":"Stoupis","given":"I","non-dropping-particle":"","parse-names":false,"suffix":""},{"dropping-particle":"","family":"Voudoukis","given":"E","non-dropping-particle":"","parse-names":false,"suffix":""},{"dropping-particle":"","family":"Mastorakis","given":"E","non-dropping-particle":"","parse-names":false,"suffix":""},{"dropping-particle":"","family":"Kazamias","given":"G","non-dropping-particle":"","parse-names":false,"suffix":""},{"dropping-particle":"","family":"Ieromonachou","given":"P","non-dropping-particle":"","parse-names":false,"suffix":""},{"dropping-particle":"","family":"Pappas","given":"C","non-dropping-particle":"","parse-names":false,"suffix":""}],"container-title":"KARGER","id":"ITEM-1","issued":{"date-parts":[["2020"]]},"page":"29-32","title":"A Rare Pancreatic Tail Metastasis from Squamous Cell Lung Carcinoma Diagnosed by EUS-FNB and a Small Review of the Literature","type":"article-journal"},"uris":["http://www.mendeley.com/documents/?uuid=d28cf496-be9f-4847-92e6-b953b495f727"]}],"mendeley":{"formattedCitation":"&lt;sup&gt;[30]&lt;/sup&gt;","plainTextFormattedCitation":"[30]","previouslyFormattedCitation":"&lt;sup&gt;[30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30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24D8624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20</w:t>
            </w:r>
          </w:p>
        </w:tc>
        <w:tc>
          <w:tcPr>
            <w:tcW w:w="396" w:type="pct"/>
          </w:tcPr>
          <w:p w14:paraId="1C3F648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Greece</w:t>
            </w:r>
          </w:p>
        </w:tc>
        <w:tc>
          <w:tcPr>
            <w:tcW w:w="332" w:type="pct"/>
          </w:tcPr>
          <w:p w14:paraId="46FFAED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59E318E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60</w:t>
            </w:r>
          </w:p>
        </w:tc>
        <w:tc>
          <w:tcPr>
            <w:tcW w:w="473" w:type="pct"/>
          </w:tcPr>
          <w:p w14:paraId="783EB1C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F</w:t>
            </w:r>
          </w:p>
        </w:tc>
        <w:tc>
          <w:tcPr>
            <w:tcW w:w="418" w:type="pct"/>
          </w:tcPr>
          <w:p w14:paraId="1837F08C" w14:textId="4A1C3514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Fatigue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oug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mopt</w:t>
            </w:r>
            <w:r w:rsidRPr="001344F8">
              <w:rPr>
                <w:rFonts w:ascii="Book Antiqua" w:eastAsia="SimSun" w:hAnsi="Book Antiqua" w:cs="Tahoma"/>
              </w:rPr>
              <w:lastRenderedPageBreak/>
              <w:t>ysis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ppetit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10-k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eigh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ss</w:t>
            </w:r>
          </w:p>
        </w:tc>
        <w:tc>
          <w:tcPr>
            <w:tcW w:w="473" w:type="pct"/>
          </w:tcPr>
          <w:p w14:paraId="3513F411" w14:textId="660938D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Increas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2-deoxy-2-[F-18]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fluoro-D-glucos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uptak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igh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ail</w:t>
            </w:r>
          </w:p>
        </w:tc>
        <w:tc>
          <w:tcPr>
            <w:tcW w:w="253" w:type="pct"/>
          </w:tcPr>
          <w:p w14:paraId="5986F56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298190B1" w14:textId="516B05C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EUS-FNB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</w:t>
            </w:r>
            <w:r w:rsidRPr="001344F8">
              <w:rPr>
                <w:rFonts w:ascii="Book Antiqua" w:eastAsia="SimSun" w:hAnsi="Book Antiqua" w:cs="Tahoma"/>
              </w:rPr>
              <w:lastRenderedPageBreak/>
              <w:t>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us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22-gaug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eedle</w:t>
            </w:r>
          </w:p>
        </w:tc>
        <w:tc>
          <w:tcPr>
            <w:tcW w:w="468" w:type="pct"/>
          </w:tcPr>
          <w:p w14:paraId="6A989E14" w14:textId="6EDCF5FA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7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ycle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ti-PD-L1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tibod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pembrolizumab</w:t>
            </w:r>
          </w:p>
        </w:tc>
        <w:tc>
          <w:tcPr>
            <w:tcW w:w="260" w:type="pct"/>
          </w:tcPr>
          <w:p w14:paraId="7BF565E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UNK</w:t>
            </w:r>
          </w:p>
        </w:tc>
        <w:tc>
          <w:tcPr>
            <w:tcW w:w="306" w:type="pct"/>
          </w:tcPr>
          <w:p w14:paraId="1053BD7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77994B6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Alive</w:t>
            </w:r>
          </w:p>
        </w:tc>
      </w:tr>
      <w:tr w:rsidR="000504A6" w:rsidRPr="001344F8" w14:paraId="6B165210" w14:textId="77777777" w:rsidTr="00047936">
        <w:trPr>
          <w:trHeight w:val="70"/>
        </w:trPr>
        <w:tc>
          <w:tcPr>
            <w:tcW w:w="416" w:type="pct"/>
          </w:tcPr>
          <w:p w14:paraId="62447A07" w14:textId="3EB82F3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Wa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111/1759-7714.13427","author":[{"dropping-particle":"","family":"Wang","given":"Weiwei","non-dropping-particle":"","parse-names":false,"suffix":""},{"dropping-particle":"","family":"Huang","given":"Cheng","non-dropping-particle":"","parse-names":false,"suffix":""},{"dropping-particle":"","family":"Wu","given":"Shafei","non-dropping-particle":"","parse-names":false,"suffix":""},{"dropping-particle":"","family":"Liu","given":"Zhikai","non-dropping-particle":"","parse-names":false,"suffix":""},{"dropping-particle":"","family":"Liu","given":"Lei","non-dropping-particle":"","parse-names":false,"suffix":""},{"dropping-particle":"","family":"Li","given":"Li","non-dropping-particle":"","parse-names":false,"suffix":""},{"dropping-particle":"","family":"Li","given":"Shanqing","non-dropping-particle":"","parse-names":false,"suffix":""}],"container-title":"Thoracic cancer","id":"ITEM-1","issued":{"date-parts":[["2020"]]},"page":"2014-2017","title":"Abscopal effect induced by modulated radiation therapy and pembrolizumab in a patient with pancreatic metastatic lung squamous cell carcinoma","type":"article-journal","volume":"11"},"uris":["http://www.mendeley.com/documents/?uuid=0648f2ca-a8f6-4ee9-a7ab-ef61b3b9b4df"]}],"mendeley":{"formattedCitation":"&lt;sup&gt;[4]&lt;/sup&gt;","plainTextFormattedCitation":"[4]","previouslyFormattedCitation":"&lt;sup&gt;[4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4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780A564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20</w:t>
            </w:r>
          </w:p>
        </w:tc>
        <w:tc>
          <w:tcPr>
            <w:tcW w:w="396" w:type="pct"/>
          </w:tcPr>
          <w:p w14:paraId="3F9CC5A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China</w:t>
            </w:r>
          </w:p>
        </w:tc>
        <w:tc>
          <w:tcPr>
            <w:tcW w:w="332" w:type="pct"/>
          </w:tcPr>
          <w:p w14:paraId="7C58364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5F26C64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57</w:t>
            </w:r>
          </w:p>
        </w:tc>
        <w:tc>
          <w:tcPr>
            <w:tcW w:w="473" w:type="pct"/>
          </w:tcPr>
          <w:p w14:paraId="6D91DAD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0F84B79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Asymptomatic</w:t>
            </w:r>
          </w:p>
        </w:tc>
        <w:tc>
          <w:tcPr>
            <w:tcW w:w="473" w:type="pct"/>
          </w:tcPr>
          <w:p w14:paraId="71847EF6" w14:textId="068B0DA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PET-C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ca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how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etastasi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(1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y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ft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iagnosi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quamou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el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carcinoma)</w:t>
            </w:r>
          </w:p>
        </w:tc>
        <w:tc>
          <w:tcPr>
            <w:tcW w:w="253" w:type="pct"/>
          </w:tcPr>
          <w:p w14:paraId="0307926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No</w:t>
            </w:r>
          </w:p>
        </w:tc>
        <w:tc>
          <w:tcPr>
            <w:tcW w:w="423" w:type="pct"/>
          </w:tcPr>
          <w:p w14:paraId="5488A77A" w14:textId="0E81AEF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Laparoscop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adic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bod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ai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plenectomy</w:t>
            </w:r>
          </w:p>
        </w:tc>
        <w:tc>
          <w:tcPr>
            <w:tcW w:w="468" w:type="pct"/>
          </w:tcPr>
          <w:p w14:paraId="198DCB4B" w14:textId="50578BD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4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ycle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gemcitabin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(1000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g/m2)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lu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isplat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(65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g/m2)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u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o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rogressio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ppearanc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um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s.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eceiv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ycle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embrolizumab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(2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g/kg)</w:t>
            </w:r>
          </w:p>
        </w:tc>
        <w:tc>
          <w:tcPr>
            <w:tcW w:w="260" w:type="pct"/>
          </w:tcPr>
          <w:p w14:paraId="6FBCA9CD" w14:textId="737D182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1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yr</w:t>
            </w:r>
          </w:p>
        </w:tc>
        <w:tc>
          <w:tcPr>
            <w:tcW w:w="306" w:type="pct"/>
          </w:tcPr>
          <w:p w14:paraId="33CB0819" w14:textId="4BF3D91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1.1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o</w:t>
            </w:r>
          </w:p>
        </w:tc>
        <w:tc>
          <w:tcPr>
            <w:tcW w:w="260" w:type="pct"/>
          </w:tcPr>
          <w:p w14:paraId="0F026CD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2C906504" w14:textId="77777777" w:rsidTr="00047936">
        <w:trPr>
          <w:trHeight w:val="775"/>
        </w:trPr>
        <w:tc>
          <w:tcPr>
            <w:tcW w:w="416" w:type="pct"/>
          </w:tcPr>
          <w:p w14:paraId="52572779" w14:textId="2DE4F9A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Ishikaw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155/2017/3212056","author":[{"dropping-particle":"","family":"Ishikawa","given":"Takuya","non-dropping-particle":"","parse-names":false,"suffix":""},{"dropping-particle":"","family":"Hirooka","given":"Yoshiki","non-dropping-particle":"","parse-names":false,"suffix":""},{"dropping-particle":"","family":"Teman","given":"Carolin J","non-dropping-particle":"","parse-names":false,"suffix":""},{"dropping-particle":"","family":"Goto","given":"Hidemi","non-dropping-particle":"","parse-names":false,"suffix":""},{"dropping-particle":"","family":"Belletrutti","given":"Paul J","non-dropping-particle":"","parse-names":false,"suffix":""}],"container-title":"Case report in Gastrointestinal Medicine","id":"ITEM-1","issue":"Figure 1","issued":{"date-parts":[["2017"]]},"page":"3-7","publisher":"Hindawi","title":"An Unusual Case of Pancreatic Metastasis from Squamous Cell Carcinoma of the Lung Diagnosed by EUS-Guided Fine Needle Biopsy","type":"article-journal","volume":"2017"},"uris":["http://www.mendeley.com/documents/?uuid=0e3fdc72-5f32-423c-aba5-74e7cf8fb8fa"]}],"mendeley":{"formattedCitation":"&lt;sup&gt;[31]&lt;/sup&gt;","plainTextFormattedCitation":"[31]","previouslyFormattedCitation":"&lt;sup&gt;[31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31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749229F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17</w:t>
            </w:r>
          </w:p>
        </w:tc>
        <w:tc>
          <w:tcPr>
            <w:tcW w:w="396" w:type="pct"/>
          </w:tcPr>
          <w:p w14:paraId="265FEC5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Canada</w:t>
            </w:r>
          </w:p>
        </w:tc>
        <w:tc>
          <w:tcPr>
            <w:tcW w:w="332" w:type="pct"/>
          </w:tcPr>
          <w:p w14:paraId="48FAFE7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6000861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70</w:t>
            </w:r>
          </w:p>
        </w:tc>
        <w:tc>
          <w:tcPr>
            <w:tcW w:w="473" w:type="pct"/>
          </w:tcPr>
          <w:p w14:paraId="0F2564B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2896A9F0" w14:textId="2EF53FA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Abdomin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eigh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ss</w:t>
            </w:r>
          </w:p>
        </w:tc>
        <w:tc>
          <w:tcPr>
            <w:tcW w:w="473" w:type="pct"/>
          </w:tcPr>
          <w:p w14:paraId="370218A8" w14:textId="2726386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3.8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ypodens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bod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lymphadenopath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ef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upraclavicula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egio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-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osteri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o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ef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e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bronchus</w:t>
            </w:r>
          </w:p>
        </w:tc>
        <w:tc>
          <w:tcPr>
            <w:tcW w:w="253" w:type="pct"/>
          </w:tcPr>
          <w:p w14:paraId="6678AEE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3EDAFE3B" w14:textId="3F1D448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EUS-FNB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s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wo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esion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25-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eedle</w:t>
            </w:r>
          </w:p>
        </w:tc>
        <w:tc>
          <w:tcPr>
            <w:tcW w:w="468" w:type="pct"/>
          </w:tcPr>
          <w:p w14:paraId="7257F240" w14:textId="69478E6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Palliativ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hemotherapy</w:t>
            </w:r>
          </w:p>
        </w:tc>
        <w:tc>
          <w:tcPr>
            <w:tcW w:w="260" w:type="pct"/>
          </w:tcPr>
          <w:p w14:paraId="32F572C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</w:tcPr>
          <w:p w14:paraId="0D40AA3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04CFA24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</w:tr>
      <w:tr w:rsidR="000504A6" w:rsidRPr="001344F8" w14:paraId="15F8D9BB" w14:textId="77777777" w:rsidTr="00047936">
        <w:trPr>
          <w:trHeight w:val="775"/>
        </w:trPr>
        <w:tc>
          <w:tcPr>
            <w:tcW w:w="416" w:type="pct"/>
          </w:tcPr>
          <w:p w14:paraId="3A801648" w14:textId="48DE5D6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Fujji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007/s10396-015-0614-8","author":[{"dropping-particle":"","family":"Fujii","given":"Masakuni","non-dropping-particle":"","parse-names":false,"suffix":""},{"dropping-particle":"","family":"Watanabe","given":"Kazuhiko","non-dropping-particle":"","parse-names":false,"suffix":""}],"container-title":"J Med Ultrasonics","id":"ITEM-1","issued":{"date-parts":[["2015"]]},"page":"1-4","title":"A case of a pancreatic tumor that was diagnosed as metastasis from lung cancer by endoscopic ultrasound-guided fine needle aspiration","type":"article-journal"},"uris":["http://www.mendeley.com/documents/?uuid=4547fd49-d108-4f6c-973c-69a589d433de"]}],"mendeley":{"formattedCitation":"&lt;sup&gt;[32]&lt;/sup&gt;","plainTextFormattedCitation":"[32]","previouslyFormattedCitation":"&lt;sup&gt;[32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32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5EE39B1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15</w:t>
            </w:r>
          </w:p>
        </w:tc>
        <w:tc>
          <w:tcPr>
            <w:tcW w:w="396" w:type="pct"/>
          </w:tcPr>
          <w:p w14:paraId="5CC2113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Japan</w:t>
            </w:r>
          </w:p>
        </w:tc>
        <w:tc>
          <w:tcPr>
            <w:tcW w:w="332" w:type="pct"/>
          </w:tcPr>
          <w:p w14:paraId="1C1AF32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50EECAE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70</w:t>
            </w:r>
          </w:p>
        </w:tc>
        <w:tc>
          <w:tcPr>
            <w:tcW w:w="473" w:type="pct"/>
          </w:tcPr>
          <w:p w14:paraId="73EBC2E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36A226B0" w14:textId="2E0B40B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Hig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fev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jaundic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6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o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ft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ef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feri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b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esection</w:t>
            </w:r>
          </w:p>
        </w:tc>
        <w:tc>
          <w:tcPr>
            <w:tcW w:w="473" w:type="pct"/>
          </w:tcPr>
          <w:p w14:paraId="05B2FC17" w14:textId="1A5498F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Low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ontrast-enhanc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elativel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lea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bord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iz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40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×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3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s</w:t>
            </w:r>
          </w:p>
        </w:tc>
        <w:tc>
          <w:tcPr>
            <w:tcW w:w="253" w:type="pct"/>
          </w:tcPr>
          <w:p w14:paraId="3E7DC32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79B40C2C" w14:textId="1AE5BCA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FN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vi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ransgastr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pproac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linea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EUS</w:t>
            </w:r>
          </w:p>
        </w:tc>
        <w:tc>
          <w:tcPr>
            <w:tcW w:w="468" w:type="pct"/>
          </w:tcPr>
          <w:p w14:paraId="0B43FADC" w14:textId="5B89219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5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ycle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arboplat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lu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eekl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clitaxel</w:t>
            </w:r>
          </w:p>
        </w:tc>
        <w:tc>
          <w:tcPr>
            <w:tcW w:w="260" w:type="pct"/>
          </w:tcPr>
          <w:p w14:paraId="49FB7B99" w14:textId="71FBA9B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26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</w:t>
            </w:r>
          </w:p>
        </w:tc>
        <w:tc>
          <w:tcPr>
            <w:tcW w:w="306" w:type="pct"/>
          </w:tcPr>
          <w:p w14:paraId="4FC186D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4E5E629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3822BCF0" w14:textId="77777777" w:rsidTr="00047936">
        <w:trPr>
          <w:trHeight w:val="775"/>
        </w:trPr>
        <w:tc>
          <w:tcPr>
            <w:tcW w:w="416" w:type="pct"/>
          </w:tcPr>
          <w:p w14:paraId="06C5881F" w14:textId="4B6027A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wanwal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007/s12029-011-9317-6","author":[{"dropping-particle":"","family":"Dewanwala","given":"Akriti","non-dropping-particle":"","parse-names":false,"suffix":""},{"dropping-particle":"","family":"Kotowski","given":"Adam","non-dropping-particle":"","parse-names":false,"suffix":""}],"container-title":"J Gastrointest Canc","id":"ITEM-1","issued":{"date-parts":[["2012"]]},"page":"117-124","title":"Secondary Tumors of the Pancreas : Case Report and a Single-Center Experience","type":"article-journal","volume":"43"},"uris":["http://www.mendeley.com/documents/?uuid=df2d7271-235d-4101-bbe8-e418397ae4fd"]}],"mendeley":{"formattedCitation":"&lt;sup&gt;[33]&lt;/sup&gt;","plainTextFormattedCitation":"[33]","previouslyFormattedCitation":"&lt;sup&gt;[33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33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6303AEA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12</w:t>
            </w:r>
          </w:p>
        </w:tc>
        <w:tc>
          <w:tcPr>
            <w:tcW w:w="396" w:type="pct"/>
          </w:tcPr>
          <w:p w14:paraId="1F512380" w14:textId="7D86232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it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ates</w:t>
            </w:r>
          </w:p>
        </w:tc>
        <w:tc>
          <w:tcPr>
            <w:tcW w:w="332" w:type="pct"/>
          </w:tcPr>
          <w:p w14:paraId="06CBBA9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50C3266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65</w:t>
            </w:r>
          </w:p>
        </w:tc>
        <w:tc>
          <w:tcPr>
            <w:tcW w:w="473" w:type="pct"/>
          </w:tcPr>
          <w:p w14:paraId="69A5F41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1E913387" w14:textId="67AAAC88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yspne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ecurren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ough</w:t>
            </w:r>
          </w:p>
        </w:tc>
        <w:tc>
          <w:tcPr>
            <w:tcW w:w="473" w:type="pct"/>
          </w:tcPr>
          <w:p w14:paraId="4372857B" w14:textId="16A4086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Lef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ila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cident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ell-defin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volv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uncinat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roce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measur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.7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×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2.2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</w:p>
        </w:tc>
        <w:tc>
          <w:tcPr>
            <w:tcW w:w="253" w:type="pct"/>
          </w:tcPr>
          <w:p w14:paraId="1B77857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53471E03" w14:textId="101F27C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Pylorus-preserv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oduodenectomy</w:t>
            </w:r>
          </w:p>
        </w:tc>
        <w:tc>
          <w:tcPr>
            <w:tcW w:w="468" w:type="pct"/>
          </w:tcPr>
          <w:p w14:paraId="6A572A63" w14:textId="0ADFFF7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Carboplat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lu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gemcitabin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omplet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5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ycles</w:t>
            </w:r>
          </w:p>
        </w:tc>
        <w:tc>
          <w:tcPr>
            <w:tcW w:w="260" w:type="pct"/>
          </w:tcPr>
          <w:p w14:paraId="2D01F4E1" w14:textId="7FB7FB6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7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o</w:t>
            </w:r>
          </w:p>
        </w:tc>
        <w:tc>
          <w:tcPr>
            <w:tcW w:w="306" w:type="pct"/>
          </w:tcPr>
          <w:p w14:paraId="3F1C183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33D9732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0EA77071" w14:textId="77777777" w:rsidTr="00047936">
        <w:trPr>
          <w:trHeight w:val="775"/>
        </w:trPr>
        <w:tc>
          <w:tcPr>
            <w:tcW w:w="416" w:type="pct"/>
          </w:tcPr>
          <w:p w14:paraId="27B71802" w14:textId="1D6DCC9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Layfiel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002/dc","author":[{"dropping-particle":"","family":"Layfield","given":"Lester J","non-dropping-particle":"","parse-names":false,"suffix":""},{"dropping-particle":"","family":"Hirschowitz","given":"Sharon L","non-dropping-particle":"","parse-names":false,"suffix":""},{"dropping-particle":"","family":"Adler","given":"Douglas G","non-dropping-particle":"","parse-names":false,"suffix":""}],"container-title":"Diagnostic Cytopathology DOI","id":"ITEM-1","issue":"3","issued":{"date-parts":[["2010"]]},"title":"Metastatic Disease to the Pancreas Documented by Endoscopic Ultrasound Guided Fine-Needle Aspiration : A Seven-Year Experience","type":"article-journal","volume":"40"},"uris":["http://www.mendeley.com/documents/?uuid=2e6b95c9-5d4c-477b-8710-971b07d1c396"]}],"mendeley":{"formattedCitation":"&lt;sup&gt;[34]&lt;/sup&gt;","plainTextFormattedCitation":"[34]","previouslyFormattedCitation":"&lt;sup&gt;[34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34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3620CFE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10</w:t>
            </w:r>
          </w:p>
        </w:tc>
        <w:tc>
          <w:tcPr>
            <w:tcW w:w="396" w:type="pct"/>
          </w:tcPr>
          <w:p w14:paraId="23D3CBB3" w14:textId="3BDB3608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it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ates</w:t>
            </w:r>
          </w:p>
        </w:tc>
        <w:tc>
          <w:tcPr>
            <w:tcW w:w="332" w:type="pct"/>
          </w:tcPr>
          <w:p w14:paraId="0F3A472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49C874B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2A3175C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467F439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1B50762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53" w:type="pct"/>
          </w:tcPr>
          <w:p w14:paraId="78D0C95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Yes</w:t>
            </w:r>
          </w:p>
        </w:tc>
        <w:tc>
          <w:tcPr>
            <w:tcW w:w="423" w:type="pct"/>
          </w:tcPr>
          <w:p w14:paraId="7CCA253D" w14:textId="2BEC6FC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EU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+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FN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</w:p>
        </w:tc>
        <w:tc>
          <w:tcPr>
            <w:tcW w:w="468" w:type="pct"/>
          </w:tcPr>
          <w:p w14:paraId="72038C5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0D2CF20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</w:tcPr>
          <w:p w14:paraId="104EB8F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371A7FD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</w:tr>
      <w:tr w:rsidR="000504A6" w:rsidRPr="001344F8" w14:paraId="3EC731C5" w14:textId="77777777" w:rsidTr="00047936">
        <w:trPr>
          <w:trHeight w:val="775"/>
        </w:trPr>
        <w:tc>
          <w:tcPr>
            <w:tcW w:w="416" w:type="pct"/>
          </w:tcPr>
          <w:p w14:paraId="489152E7" w14:textId="0880AC3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Liratzopoulo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author":[{"dropping-particle":"","family":"Liratzopoulos","given":"Nikolaos","non-dropping-particle":"","parse-names":false,"suffix":""},{"dropping-particle":"","family":"Efremidou","given":"Eleni I","non-dropping-particle":"","parse-names":false,"suffix":""},{"dropping-particle":"","family":"Papageorgiou","given":"Michalis S","non-dropping-particle":"","parse-names":false,"suffix":""},{"dropping-particle":"","family":"Romanidis","given":"Konstantinos","non-dropping-particle":"","parse-names":false,"suffix":""},{"dropping-particle":"","family":"Georgios","given":"J","non-dropping-particle":"","parse-names":false,"suffix":""},{"dropping-particle":"","family":"Manolas","given":"Konstantinos J","non-dropping-particle":"","parse-names":false,"suffix":""}],"container-title":"J Gastrointest Liver Dis","id":"ITEM-1","issue":"1","issued":{"date-parts":[["2006"]]},"page":"73-75","title":"Extrahepatic Biliary Obstruction Due to a Solitary Pancreatic Metastasis of Squamous Cell Lung Carcinoma . Case Report","type":"article-journal","volume":"15"},"uris":["http://www.mendeley.com/documents/?uuid=16456953-a111-466f-aef8-ad0e798b24a6"]}],"mendeley":{"formattedCitation":"&lt;sup&gt;[23]&lt;/sup&gt;","plainTextFormattedCitation":"[23]","previouslyFormattedCitation":"&lt;sup&gt;[23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23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0A26361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06</w:t>
            </w:r>
          </w:p>
        </w:tc>
        <w:tc>
          <w:tcPr>
            <w:tcW w:w="396" w:type="pct"/>
          </w:tcPr>
          <w:p w14:paraId="76F5155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Greece</w:t>
            </w:r>
          </w:p>
        </w:tc>
        <w:tc>
          <w:tcPr>
            <w:tcW w:w="332" w:type="pct"/>
          </w:tcPr>
          <w:p w14:paraId="333FE14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34B134D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53</w:t>
            </w:r>
          </w:p>
        </w:tc>
        <w:tc>
          <w:tcPr>
            <w:tcW w:w="473" w:type="pct"/>
          </w:tcPr>
          <w:p w14:paraId="0D44AE6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1EE2F218" w14:textId="68AC706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Jaundice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ppetite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ause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il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bdomin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in</w:t>
            </w:r>
          </w:p>
        </w:tc>
        <w:tc>
          <w:tcPr>
            <w:tcW w:w="473" w:type="pct"/>
          </w:tcPr>
          <w:p w14:paraId="036E4C4D" w14:textId="44D06AD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C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can: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arcinom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w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b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igh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um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easur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4.0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×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4.1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×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.5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ilatatio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biliar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rac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ultipl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enlarg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ymp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ode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ervic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rea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ediastinu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bdomen</w:t>
            </w:r>
          </w:p>
        </w:tc>
        <w:tc>
          <w:tcPr>
            <w:tcW w:w="253" w:type="pct"/>
          </w:tcPr>
          <w:p w14:paraId="3971E7A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No</w:t>
            </w:r>
          </w:p>
        </w:tc>
        <w:tc>
          <w:tcPr>
            <w:tcW w:w="423" w:type="pct"/>
          </w:tcPr>
          <w:p w14:paraId="61D209E0" w14:textId="5BC5A65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ercutaneou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FN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um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und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guidance</w:t>
            </w:r>
          </w:p>
        </w:tc>
        <w:tc>
          <w:tcPr>
            <w:tcW w:w="468" w:type="pct"/>
          </w:tcPr>
          <w:p w14:paraId="51D1C664" w14:textId="133F118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Cholecystojejunostom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+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issectio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ymp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od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ea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s</w:t>
            </w:r>
          </w:p>
        </w:tc>
        <w:tc>
          <w:tcPr>
            <w:tcW w:w="260" w:type="pct"/>
          </w:tcPr>
          <w:p w14:paraId="77B4D95E" w14:textId="15BE311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9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</w:t>
            </w:r>
          </w:p>
        </w:tc>
        <w:tc>
          <w:tcPr>
            <w:tcW w:w="306" w:type="pct"/>
          </w:tcPr>
          <w:p w14:paraId="7003F2B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628260C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7DECB7E6" w14:textId="77777777" w:rsidTr="00047936">
        <w:trPr>
          <w:trHeight w:val="775"/>
        </w:trPr>
        <w:tc>
          <w:tcPr>
            <w:tcW w:w="416" w:type="pct"/>
          </w:tcPr>
          <w:p w14:paraId="7ACD21FD" w14:textId="2BA9854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es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002/dc.20142","author":[{"dropping-particle":"","family":"Mesa","given":"Hector","non-dropping-particle":"","parse-names":false,"suffix":""},{"dropping-particle":"","family":"Stelow","given":"Edward B","non-dropping-particle":"","parse-names":false,"suffix":""},{"dropping-particle":"","family":"Stanley","given":"Michael W","non-dropping-particle":"","parse-names":false,"suffix":""},{"dropping-particle":"","family":"Mallery","given":"Shawn","non-dropping-particle":"","parse-names":false,"suffix":""},{"dropping-particle":"","family":"Lai","given":"Rebecca","non-dropping-particle":"","parse-names":false,"suffix":""},{"dropping-particle":"","family":"Bardales","given":"Ricardo H","non-dropping-particle":"","parse-names":false,"suffix":""}],"container-title":"Diagnostic Cytopathology","id":"ITEM-1","issue":"5","issued":{"date-parts":[["2004"]]},"page":"313-318","title":"Diagnosis of Nonprimary Pancreatic Neoplasms by Fine-Needle Aspiration","type":"article-journal","volume":"31"},"uris":["http://www.mendeley.com/documents/?uuid=26e7a201-62d9-4ca6-8a0f-b4ecadf253fa"]}],"mendeley":{"formattedCitation":"&lt;sup&gt;[35]&lt;/sup&gt;","plainTextFormattedCitation":"[35]","previouslyFormattedCitation":"&lt;sup&gt;[35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35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2A9DD56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04</w:t>
            </w:r>
          </w:p>
        </w:tc>
        <w:tc>
          <w:tcPr>
            <w:tcW w:w="396" w:type="pct"/>
          </w:tcPr>
          <w:p w14:paraId="0411B3CF" w14:textId="391902D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it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ates</w:t>
            </w:r>
          </w:p>
        </w:tc>
        <w:tc>
          <w:tcPr>
            <w:tcW w:w="332" w:type="pct"/>
          </w:tcPr>
          <w:p w14:paraId="362BAD5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</w:t>
            </w:r>
          </w:p>
        </w:tc>
        <w:tc>
          <w:tcPr>
            <w:tcW w:w="264" w:type="pct"/>
          </w:tcPr>
          <w:p w14:paraId="44A4E13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04606D7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18" w:type="pct"/>
          </w:tcPr>
          <w:p w14:paraId="0255604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205C4889" w14:textId="60EC57C4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measur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.6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umor</w:t>
            </w:r>
          </w:p>
        </w:tc>
        <w:tc>
          <w:tcPr>
            <w:tcW w:w="253" w:type="pct"/>
          </w:tcPr>
          <w:p w14:paraId="0F576C1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27DA814E" w14:textId="674DF43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EUS-FN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</w:p>
        </w:tc>
        <w:tc>
          <w:tcPr>
            <w:tcW w:w="468" w:type="pct"/>
          </w:tcPr>
          <w:p w14:paraId="049F43B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UNK</w:t>
            </w:r>
          </w:p>
        </w:tc>
        <w:tc>
          <w:tcPr>
            <w:tcW w:w="260" w:type="pct"/>
          </w:tcPr>
          <w:p w14:paraId="6CF6583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</w:tcPr>
          <w:p w14:paraId="41A221E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03FC379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</w:tr>
      <w:tr w:rsidR="000504A6" w:rsidRPr="001344F8" w14:paraId="0BF40756" w14:textId="77777777" w:rsidTr="00047936">
        <w:trPr>
          <w:trHeight w:val="775"/>
        </w:trPr>
        <w:tc>
          <w:tcPr>
            <w:tcW w:w="416" w:type="pct"/>
          </w:tcPr>
          <w:p w14:paraId="7D57E6EA" w14:textId="55AE087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Volka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DOI":"10.1007/s00428-004-0987-3","author":[{"dropping-particle":"","family":"Adsay","given":"N Volkan","non-dropping-particle":"","parse-names":false,"suffix":""},{"dropping-particle":"","family":"Andea","given":"Aleodor","non-dropping-particle":"","parse-names":false,"suffix":""},{"dropping-particle":"","family":"Basturk","given":"Olca","non-dropping-particle":"","parse-names":false,"suffix":""}],"container-title":"Springer","id":"ITEM-1","issued":{"date-parts":[["2004"]]},"page":"527-535","title":"Secondary tumors of the pancreas : an analysis of a surgical and autopsy database and review of the literature","type":"article-journal"},"uris":["http://www.mendeley.com/documents/?uuid=7d2bc245-bdc7-4992-8c02-8e340f4ff545"]}],"mendeley":{"formattedCitation":"&lt;sup&gt;[36]&lt;/sup&gt;","plainTextFormattedCitation":"[36]","previouslyFormattedCitation":"&lt;sup&gt;[36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36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3042A2A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04</w:t>
            </w:r>
          </w:p>
        </w:tc>
        <w:tc>
          <w:tcPr>
            <w:tcW w:w="396" w:type="pct"/>
          </w:tcPr>
          <w:p w14:paraId="0766E66B" w14:textId="68636864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it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ates</w:t>
            </w:r>
          </w:p>
        </w:tc>
        <w:tc>
          <w:tcPr>
            <w:tcW w:w="332" w:type="pct"/>
          </w:tcPr>
          <w:p w14:paraId="11A2531E" w14:textId="297D40F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5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109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utops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ases</w:t>
            </w:r>
          </w:p>
        </w:tc>
        <w:tc>
          <w:tcPr>
            <w:tcW w:w="264" w:type="pct"/>
          </w:tcPr>
          <w:p w14:paraId="1B5B5AE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1ABA06F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18" w:type="pct"/>
          </w:tcPr>
          <w:p w14:paraId="6DA9DF0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28DF3E8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53" w:type="pct"/>
          </w:tcPr>
          <w:p w14:paraId="176EB97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23" w:type="pct"/>
          </w:tcPr>
          <w:p w14:paraId="0DCD6D0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Autopsy</w:t>
            </w:r>
          </w:p>
        </w:tc>
        <w:tc>
          <w:tcPr>
            <w:tcW w:w="468" w:type="pct"/>
          </w:tcPr>
          <w:p w14:paraId="1CDBC5B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363CA4B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</w:tcPr>
          <w:p w14:paraId="4F88EDC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5315F20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57C62329" w14:textId="77777777" w:rsidTr="00047936">
        <w:trPr>
          <w:trHeight w:val="775"/>
        </w:trPr>
        <w:tc>
          <w:tcPr>
            <w:tcW w:w="416" w:type="pct"/>
          </w:tcPr>
          <w:p w14:paraId="2BCA3893" w14:textId="4AA9D81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Tetsuy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abstract":"A 69 year-old man with abnormal lung shadows in the right lung field was admitted to our hospital. A chest computed tomography (CT) scan showed a lung tumor with hilar and mediastinal lymph node swelling. A CT scan of the abdomen demonstrated a solitary pancreatic head tumor with a diameter of 3 cm. Pathological examination of a transbronchial biopsy specimen revealed squamous cell carcinoma (SCC) of the lung. Since obstructive jaundice had progressed rapidly, the patient received endoscopic nasobiliary drainage (ENBD) and stent-drainage therapy prior to chemotherapy using gemcitabine. However, he died 4 months later of respiratory failure and systemic candidiasis associated with progression of the cancer. An autopsy was performed, and microscopic and immunohistochemical examination revealed that the pancreatic tumor was a metastasis from lung cancer. To our knowledge, obstructive jaundice due to pancreatic metastasis from lung SCC, especially that preceding the advent of a clinical manifestation of primary lung cancer, has rarely been reported.","author":[{"dropping-particle":"","family":"Kubota T, Ikezoe T, Harada R, Nakata H, Kobayashi M","given":"Taguchi H","non-dropping-particle":"","parse-names":false,"suffix":""}],"container-title":"Journal of the Japanese Respiratory Society","id":"ITEM-1","issued":{"date-parts":[["2003"]]},"title":"Pancreatic metastasis from lung cancer: report of an autopsy case","type":"article-journal"},"uris":["http://www.mendeley.com/documents/?uuid=b3909f3f-0261-4d75-9045-1cf3c56daa09"]}],"mendeley":{"formattedCitation":"&lt;sup&gt;[37]&lt;/sup&gt;","plainTextFormattedCitation":"[37]","previouslyFormattedCitation":"&lt;sup&gt;[37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37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07E91A1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03</w:t>
            </w:r>
          </w:p>
        </w:tc>
        <w:tc>
          <w:tcPr>
            <w:tcW w:w="396" w:type="pct"/>
          </w:tcPr>
          <w:p w14:paraId="149A06F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Japan</w:t>
            </w:r>
          </w:p>
        </w:tc>
        <w:tc>
          <w:tcPr>
            <w:tcW w:w="332" w:type="pct"/>
          </w:tcPr>
          <w:p w14:paraId="740B320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6C8B757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69</w:t>
            </w:r>
          </w:p>
        </w:tc>
        <w:tc>
          <w:tcPr>
            <w:tcW w:w="473" w:type="pct"/>
          </w:tcPr>
          <w:p w14:paraId="3D2602D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7646C26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Jaundice</w:t>
            </w:r>
          </w:p>
        </w:tc>
        <w:tc>
          <w:tcPr>
            <w:tcW w:w="473" w:type="pct"/>
          </w:tcPr>
          <w:p w14:paraId="139C9EEB" w14:textId="5DD3CDB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um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wit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ila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ediastin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ymph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od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well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olitar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pancreat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um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easur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3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m</w:t>
            </w:r>
          </w:p>
        </w:tc>
        <w:tc>
          <w:tcPr>
            <w:tcW w:w="253" w:type="pct"/>
          </w:tcPr>
          <w:p w14:paraId="7A896B8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No</w:t>
            </w:r>
          </w:p>
        </w:tc>
        <w:tc>
          <w:tcPr>
            <w:tcW w:w="423" w:type="pct"/>
          </w:tcPr>
          <w:p w14:paraId="04EEB8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Autopsy</w:t>
            </w:r>
          </w:p>
        </w:tc>
        <w:tc>
          <w:tcPr>
            <w:tcW w:w="468" w:type="pct"/>
          </w:tcPr>
          <w:p w14:paraId="55277D7A" w14:textId="52A9BF0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Endoscop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nasobiliar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rainag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en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rainag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rap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rio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o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hemotherap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lastRenderedPageBreak/>
              <w:t>usi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gemcitabine</w:t>
            </w:r>
          </w:p>
        </w:tc>
        <w:tc>
          <w:tcPr>
            <w:tcW w:w="260" w:type="pct"/>
          </w:tcPr>
          <w:p w14:paraId="67059FC3" w14:textId="68BEE71A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4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o</w:t>
            </w:r>
          </w:p>
        </w:tc>
        <w:tc>
          <w:tcPr>
            <w:tcW w:w="306" w:type="pct"/>
          </w:tcPr>
          <w:p w14:paraId="5DCEF20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6726D4F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1243A1D9" w14:textId="77777777" w:rsidTr="00047936">
        <w:trPr>
          <w:trHeight w:val="775"/>
        </w:trPr>
        <w:tc>
          <w:tcPr>
            <w:tcW w:w="416" w:type="pct"/>
          </w:tcPr>
          <w:p w14:paraId="673FC4A4" w14:textId="1D838BD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oazzam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author":[{"dropping-particle":"","family":"Moazzam","given":"Nauman","non-dropping-particle":"","parse-names":false,"suffix":""},{"dropping-particle":"","family":"Ali","given":"Mir","non-dropping-particle":"","parse-names":false,"suffix":""},{"dropping-particle":"","family":"Potti","given":"Anil","non-dropping-particle":"","parse-names":false,"suffix":""}],"container-title":"Medical Oncology","id":"ITEM-1","issue":"4","issued":{"date-parts":[["2002"]]},"page":"273-276","title":"Pancreatic Metastasis and Extrahepatic Biliary Obstruction in Squamous Cell Lung Carcinoma","type":"article-journal","volume":"19"},"uris":["http://www.mendeley.com/documents/?uuid=492bfba8-168f-4943-aac6-c2ec9613b790"]}],"mendeley":{"formattedCitation":"&lt;sup&gt;[38]&lt;/sup&gt;","plainTextFormattedCitation":"[38]","previouslyFormattedCitation":"&lt;sup&gt;[38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bCs/>
                <w:vertAlign w:val="superscript"/>
              </w:rPr>
              <w:t>[38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1467C53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02</w:t>
            </w:r>
          </w:p>
        </w:tc>
        <w:tc>
          <w:tcPr>
            <w:tcW w:w="396" w:type="pct"/>
          </w:tcPr>
          <w:p w14:paraId="6C0659B9" w14:textId="4388DF5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ite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States</w:t>
            </w:r>
          </w:p>
        </w:tc>
        <w:tc>
          <w:tcPr>
            <w:tcW w:w="332" w:type="pct"/>
          </w:tcPr>
          <w:p w14:paraId="4AAD009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</w:t>
            </w:r>
          </w:p>
        </w:tc>
        <w:tc>
          <w:tcPr>
            <w:tcW w:w="264" w:type="pct"/>
          </w:tcPr>
          <w:p w14:paraId="69FDBBA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54</w:t>
            </w:r>
          </w:p>
        </w:tc>
        <w:tc>
          <w:tcPr>
            <w:tcW w:w="473" w:type="pct"/>
          </w:tcPr>
          <w:p w14:paraId="4616264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</w:tcPr>
          <w:p w14:paraId="5AC8503B" w14:textId="4BE402A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Anorexia,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bdomin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jaundice</w:t>
            </w:r>
          </w:p>
        </w:tc>
        <w:tc>
          <w:tcPr>
            <w:tcW w:w="473" w:type="pct"/>
          </w:tcPr>
          <w:p w14:paraId="07A628CD" w14:textId="183B5E4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igh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upp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b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51458C">
              <w:rPr>
                <w:rFonts w:ascii="Book Antiqua" w:eastAsia="SimSun" w:hAnsi="Book Antiqua" w:cs="Tahoma"/>
                <w:lang w:val="en-US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hea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ncreas</w:t>
            </w:r>
          </w:p>
        </w:tc>
        <w:tc>
          <w:tcPr>
            <w:tcW w:w="253" w:type="pct"/>
          </w:tcPr>
          <w:p w14:paraId="0C77E6F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No</w:t>
            </w:r>
          </w:p>
        </w:tc>
        <w:tc>
          <w:tcPr>
            <w:tcW w:w="423" w:type="pct"/>
          </w:tcPr>
          <w:p w14:paraId="6AD4EE94" w14:textId="0AA9512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Biops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th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igh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upper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obe</w:t>
            </w:r>
            <w:r w:rsidR="0051458C">
              <w:rPr>
                <w:rFonts w:ascii="Book Antiqua" w:eastAsia="SimSun" w:hAnsi="Book Antiqua" w:cs="Tahoma"/>
                <w:lang w:val="en-US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lung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mass</w:t>
            </w:r>
          </w:p>
        </w:tc>
        <w:tc>
          <w:tcPr>
            <w:tcW w:w="468" w:type="pct"/>
          </w:tcPr>
          <w:p w14:paraId="05D1A446" w14:textId="64711E9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Biliar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drainage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+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arboplatin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paclitaxel</w:t>
            </w:r>
          </w:p>
        </w:tc>
        <w:tc>
          <w:tcPr>
            <w:tcW w:w="260" w:type="pct"/>
          </w:tcPr>
          <w:p w14:paraId="5697B25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</w:tcPr>
          <w:p w14:paraId="14A0EA0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7C3EDA24" w14:textId="06D534E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  <w:lang w:val="en-US"/>
              </w:rPr>
            </w:pPr>
            <w:r w:rsidRPr="001344F8">
              <w:rPr>
                <w:rFonts w:ascii="Book Antiqua" w:eastAsia="SimSun" w:hAnsi="Book Antiqua" w:cs="Tahoma"/>
              </w:rPr>
              <w:t>Alive: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goo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linical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nd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adiographic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response</w:t>
            </w:r>
          </w:p>
        </w:tc>
      </w:tr>
      <w:tr w:rsidR="000504A6" w:rsidRPr="001344F8" w14:paraId="34E20709" w14:textId="77777777" w:rsidTr="00047936">
        <w:trPr>
          <w:trHeight w:val="775"/>
        </w:trPr>
        <w:tc>
          <w:tcPr>
            <w:tcW w:w="416" w:type="pct"/>
          </w:tcPr>
          <w:p w14:paraId="47A4C498" w14:textId="3D540D7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lastRenderedPageBreak/>
              <w:t>Nakamur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author":[{"dropping-particle":"","family":"Nakamura","given":"Etsuko","non-dropping-particle":"","parse-names":false,"suffix":""},{"dropping-particle":"","family":"Shimizu","given":"Michio","non-dropping-particle":"","parse-names":false,"suffix":""},{"dropping-particle":"","family":"Itoh","given":"Tomoo","non-dropping-particle":"","parse-names":false,"suffix":""},{"dropping-particle":"","family":"Manabe","given":"Toshiaki","non-dropping-particle":"","parse-names":false,"suffix":""}],"container-title":"Pathology International","id":"ITEM-1","issue":"May","issued":{"date-parts":[["2001"]]},"page":"686-690","title":"Secondary tumors of the pancreas : Clinicopathological study of 103 autopsy cases of Japanese patients","type":"article-journal"},"uris":["http://www.mendeley.com/documents/?uuid=3749c235-9054-4b2c-a98a-3f064c28b103"]}],"mendeley":{"formattedCitation":"&lt;sup&gt;[11]&lt;/sup&gt;","plainTextFormattedCitation":"[11]","previouslyFormattedCitation":"&lt;sup&gt;[11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11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1716CEF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2001</w:t>
            </w:r>
          </w:p>
        </w:tc>
        <w:tc>
          <w:tcPr>
            <w:tcW w:w="396" w:type="pct"/>
          </w:tcPr>
          <w:p w14:paraId="610F9C9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Japan</w:t>
            </w:r>
          </w:p>
        </w:tc>
        <w:tc>
          <w:tcPr>
            <w:tcW w:w="332" w:type="pct"/>
          </w:tcPr>
          <w:p w14:paraId="2EF76782" w14:textId="19D48FD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3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of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103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autopsy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</w:rPr>
              <w:t>cases</w:t>
            </w:r>
          </w:p>
        </w:tc>
        <w:tc>
          <w:tcPr>
            <w:tcW w:w="264" w:type="pct"/>
          </w:tcPr>
          <w:p w14:paraId="644ABC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222D240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18" w:type="pct"/>
          </w:tcPr>
          <w:p w14:paraId="38CD0C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</w:tcPr>
          <w:p w14:paraId="2D643A3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53" w:type="pct"/>
          </w:tcPr>
          <w:p w14:paraId="791991D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23" w:type="pct"/>
          </w:tcPr>
          <w:p w14:paraId="64FDB53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Autopsy</w:t>
            </w:r>
          </w:p>
        </w:tc>
        <w:tc>
          <w:tcPr>
            <w:tcW w:w="468" w:type="pct"/>
          </w:tcPr>
          <w:p w14:paraId="741E92A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53EC813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</w:tcPr>
          <w:p w14:paraId="3326A4C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</w:tcPr>
          <w:p w14:paraId="6C8B3E4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479A46DD" w14:textId="77777777" w:rsidTr="00047936">
        <w:trPr>
          <w:trHeight w:val="70"/>
        </w:trPr>
        <w:tc>
          <w:tcPr>
            <w:tcW w:w="416" w:type="pct"/>
            <w:vMerge w:val="restart"/>
            <w:tcBorders>
              <w:bottom w:val="single" w:sz="6" w:space="0" w:color="auto"/>
            </w:tcBorders>
          </w:tcPr>
          <w:p w14:paraId="5E34AFDF" w14:textId="3340D4AA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atsukuma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et</w:t>
            </w:r>
            <w:r w:rsidR="002E21CD">
              <w:rPr>
                <w:rFonts w:ascii="Book Antiqua" w:eastAsia="SimSun" w:hAnsi="Book Antiqua" w:cs="Tahoma"/>
              </w:rPr>
              <w:t xml:space="preserve"> </w:t>
            </w:r>
            <w:r w:rsidRPr="001344F8">
              <w:rPr>
                <w:rFonts w:ascii="Book Antiqua" w:eastAsia="SimSun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SimSun" w:hAnsi="Book Antiqua" w:cs="Tahoma"/>
              </w:rPr>
              <w:instrText>ADDIN CSL_CITATION {"citationItems":[{"id":"ITEM-1","itemData":{"author":[{"dropping-particle":"","family":"Matsukuma","given":"S","non-dropping-particle":"","parse-names":false,"suffix":""},{"dropping-particle":"","family":"Suda","given":"K","non-dropping-particle":"","parse-names":false,"suffix":""},{"dropping-particle":"","family":"Abe","given":"H","non-dropping-particle":"","parse-names":false,"suffix":""},{"dropping-particle":"","family":"Ogata","given":"S","non-dropping-particle":"","parse-names":false,"suffix":""},{"dropping-particle":"","family":"Wada","given":"R","non-dropping-particle":"","parse-names":false,"suffix":""}],"container-title":"Histopathology","id":"ITEM-1","issued":{"date-parts":[["1997"]]},"page":"208-213","title":"Metastatic cancer involving pancreatic duct epithelium and its mimicry of primary pancreatic cancer","type":"article-journal"},"uris":["http://www.mendeley.com/documents/?uuid=27573b1a-49ae-441c-9da5-87b20d690bb4"]}],"mendeley":{"formattedCitation":"&lt;sup&gt;[39]&lt;/sup&gt;","plainTextFormattedCitation":"[39]","previouslyFormattedCitation":"&lt;sup&gt;[39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t>[39]</w:t>
            </w:r>
            <w:r w:rsidRPr="001344F8">
              <w:rPr>
                <w:rFonts w:ascii="Book Antiqua" w:eastAsia="SimSun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  <w:vMerge w:val="restart"/>
            <w:tcBorders>
              <w:bottom w:val="single" w:sz="6" w:space="0" w:color="auto"/>
            </w:tcBorders>
          </w:tcPr>
          <w:p w14:paraId="264BE26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1997</w:t>
            </w:r>
          </w:p>
        </w:tc>
        <w:tc>
          <w:tcPr>
            <w:tcW w:w="396" w:type="pct"/>
            <w:vMerge w:val="restart"/>
            <w:tcBorders>
              <w:bottom w:val="single" w:sz="6" w:space="0" w:color="auto"/>
            </w:tcBorders>
          </w:tcPr>
          <w:p w14:paraId="4839E5A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Japan</w:t>
            </w:r>
          </w:p>
        </w:tc>
        <w:tc>
          <w:tcPr>
            <w:tcW w:w="332" w:type="pct"/>
            <w:vMerge w:val="restart"/>
            <w:tcBorders>
              <w:bottom w:val="single" w:sz="6" w:space="0" w:color="auto"/>
            </w:tcBorders>
          </w:tcPr>
          <w:p w14:paraId="702B4B9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3</w:t>
            </w:r>
          </w:p>
        </w:tc>
        <w:tc>
          <w:tcPr>
            <w:tcW w:w="264" w:type="pct"/>
          </w:tcPr>
          <w:p w14:paraId="4800EF7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55</w:t>
            </w:r>
          </w:p>
        </w:tc>
        <w:tc>
          <w:tcPr>
            <w:tcW w:w="473" w:type="pct"/>
          </w:tcPr>
          <w:p w14:paraId="66EEDCC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  <w:vMerge w:val="restart"/>
            <w:tcBorders>
              <w:bottom w:val="single" w:sz="6" w:space="0" w:color="auto"/>
            </w:tcBorders>
          </w:tcPr>
          <w:p w14:paraId="74989B8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473" w:type="pct"/>
            <w:vMerge w:val="restart"/>
            <w:tcBorders>
              <w:bottom w:val="single" w:sz="6" w:space="0" w:color="auto"/>
            </w:tcBorders>
          </w:tcPr>
          <w:p w14:paraId="1D927C3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53" w:type="pct"/>
            <w:vMerge w:val="restart"/>
            <w:tcBorders>
              <w:bottom w:val="single" w:sz="6" w:space="0" w:color="auto"/>
            </w:tcBorders>
          </w:tcPr>
          <w:p w14:paraId="17B3B6B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No</w:t>
            </w:r>
          </w:p>
        </w:tc>
        <w:tc>
          <w:tcPr>
            <w:tcW w:w="423" w:type="pct"/>
            <w:vMerge w:val="restart"/>
            <w:tcBorders>
              <w:bottom w:val="single" w:sz="6" w:space="0" w:color="auto"/>
            </w:tcBorders>
          </w:tcPr>
          <w:p w14:paraId="6475BD4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Autopsy</w:t>
            </w:r>
          </w:p>
        </w:tc>
        <w:tc>
          <w:tcPr>
            <w:tcW w:w="468" w:type="pct"/>
            <w:vMerge w:val="restart"/>
            <w:tcBorders>
              <w:bottom w:val="single" w:sz="6" w:space="0" w:color="auto"/>
            </w:tcBorders>
          </w:tcPr>
          <w:p w14:paraId="13EA75F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  <w:vMerge w:val="restart"/>
            <w:tcBorders>
              <w:bottom w:val="single" w:sz="6" w:space="0" w:color="auto"/>
            </w:tcBorders>
          </w:tcPr>
          <w:p w14:paraId="24BBD77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306" w:type="pct"/>
            <w:vMerge w:val="restart"/>
            <w:tcBorders>
              <w:bottom w:val="single" w:sz="6" w:space="0" w:color="auto"/>
            </w:tcBorders>
          </w:tcPr>
          <w:p w14:paraId="554621E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UNK</w:t>
            </w:r>
          </w:p>
        </w:tc>
        <w:tc>
          <w:tcPr>
            <w:tcW w:w="260" w:type="pct"/>
            <w:vMerge w:val="restart"/>
            <w:tcBorders>
              <w:bottom w:val="single" w:sz="6" w:space="0" w:color="auto"/>
            </w:tcBorders>
          </w:tcPr>
          <w:p w14:paraId="7E8ECEA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Dead</w:t>
            </w:r>
          </w:p>
        </w:tc>
      </w:tr>
      <w:tr w:rsidR="000504A6" w:rsidRPr="001344F8" w14:paraId="0447593C" w14:textId="77777777" w:rsidTr="00047936">
        <w:trPr>
          <w:trHeight w:val="320"/>
        </w:trPr>
        <w:tc>
          <w:tcPr>
            <w:tcW w:w="416" w:type="pct"/>
            <w:vMerge/>
            <w:tcBorders>
              <w:bottom w:val="single" w:sz="6" w:space="0" w:color="auto"/>
            </w:tcBorders>
          </w:tcPr>
          <w:p w14:paraId="049D6BA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263861B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396" w:type="pct"/>
            <w:vMerge/>
            <w:tcBorders>
              <w:bottom w:val="single" w:sz="6" w:space="0" w:color="auto"/>
            </w:tcBorders>
          </w:tcPr>
          <w:p w14:paraId="5C09F7E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332" w:type="pct"/>
            <w:vMerge/>
            <w:tcBorders>
              <w:bottom w:val="single" w:sz="6" w:space="0" w:color="auto"/>
            </w:tcBorders>
          </w:tcPr>
          <w:p w14:paraId="0578693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4" w:type="pct"/>
          </w:tcPr>
          <w:p w14:paraId="7769D02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64</w:t>
            </w:r>
          </w:p>
        </w:tc>
        <w:tc>
          <w:tcPr>
            <w:tcW w:w="473" w:type="pct"/>
          </w:tcPr>
          <w:p w14:paraId="316257B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  <w:vMerge/>
            <w:tcBorders>
              <w:bottom w:val="single" w:sz="6" w:space="0" w:color="auto"/>
            </w:tcBorders>
          </w:tcPr>
          <w:p w14:paraId="24CB8CC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473" w:type="pct"/>
            <w:vMerge/>
            <w:tcBorders>
              <w:bottom w:val="single" w:sz="6" w:space="0" w:color="auto"/>
            </w:tcBorders>
          </w:tcPr>
          <w:p w14:paraId="2FE56A5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53" w:type="pct"/>
            <w:vMerge/>
            <w:tcBorders>
              <w:bottom w:val="single" w:sz="6" w:space="0" w:color="auto"/>
            </w:tcBorders>
          </w:tcPr>
          <w:p w14:paraId="0F2D6B9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423" w:type="pct"/>
            <w:vMerge/>
            <w:tcBorders>
              <w:bottom w:val="single" w:sz="6" w:space="0" w:color="auto"/>
            </w:tcBorders>
          </w:tcPr>
          <w:p w14:paraId="5C854D7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468" w:type="pct"/>
            <w:vMerge/>
            <w:tcBorders>
              <w:bottom w:val="single" w:sz="6" w:space="0" w:color="auto"/>
            </w:tcBorders>
          </w:tcPr>
          <w:p w14:paraId="00FA486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1CB8F77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306" w:type="pct"/>
            <w:vMerge/>
            <w:tcBorders>
              <w:bottom w:val="single" w:sz="6" w:space="0" w:color="auto"/>
            </w:tcBorders>
          </w:tcPr>
          <w:p w14:paraId="7EF9FB0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5720115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</w:tr>
      <w:tr w:rsidR="000504A6" w:rsidRPr="001344F8" w14:paraId="650420E0" w14:textId="77777777" w:rsidTr="00047936">
        <w:trPr>
          <w:trHeight w:val="409"/>
        </w:trPr>
        <w:tc>
          <w:tcPr>
            <w:tcW w:w="416" w:type="pct"/>
            <w:vMerge/>
            <w:tcBorders>
              <w:bottom w:val="single" w:sz="6" w:space="0" w:color="auto"/>
            </w:tcBorders>
          </w:tcPr>
          <w:p w14:paraId="4036FF9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18F8A89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396" w:type="pct"/>
            <w:vMerge/>
            <w:tcBorders>
              <w:bottom w:val="single" w:sz="6" w:space="0" w:color="auto"/>
            </w:tcBorders>
          </w:tcPr>
          <w:p w14:paraId="1669579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332" w:type="pct"/>
            <w:vMerge/>
            <w:tcBorders>
              <w:bottom w:val="single" w:sz="6" w:space="0" w:color="auto"/>
            </w:tcBorders>
          </w:tcPr>
          <w:p w14:paraId="625128E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4" w:type="pct"/>
            <w:tcBorders>
              <w:bottom w:val="single" w:sz="6" w:space="0" w:color="auto"/>
            </w:tcBorders>
          </w:tcPr>
          <w:p w14:paraId="5E9BB80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58</w:t>
            </w:r>
          </w:p>
        </w:tc>
        <w:tc>
          <w:tcPr>
            <w:tcW w:w="473" w:type="pct"/>
            <w:tcBorders>
              <w:bottom w:val="single" w:sz="6" w:space="0" w:color="auto"/>
            </w:tcBorders>
          </w:tcPr>
          <w:p w14:paraId="16EEE92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  <w:r w:rsidRPr="001344F8">
              <w:rPr>
                <w:rFonts w:ascii="Book Antiqua" w:eastAsia="SimSun" w:hAnsi="Book Antiqua" w:cs="Tahoma"/>
              </w:rPr>
              <w:t>M</w:t>
            </w:r>
          </w:p>
        </w:tc>
        <w:tc>
          <w:tcPr>
            <w:tcW w:w="418" w:type="pct"/>
            <w:vMerge/>
            <w:tcBorders>
              <w:bottom w:val="single" w:sz="6" w:space="0" w:color="auto"/>
            </w:tcBorders>
          </w:tcPr>
          <w:p w14:paraId="6672B75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473" w:type="pct"/>
            <w:vMerge/>
            <w:tcBorders>
              <w:bottom w:val="single" w:sz="6" w:space="0" w:color="auto"/>
            </w:tcBorders>
          </w:tcPr>
          <w:p w14:paraId="59F02CF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53" w:type="pct"/>
            <w:vMerge/>
            <w:tcBorders>
              <w:bottom w:val="single" w:sz="6" w:space="0" w:color="auto"/>
            </w:tcBorders>
          </w:tcPr>
          <w:p w14:paraId="6DFAE27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423" w:type="pct"/>
            <w:vMerge/>
            <w:tcBorders>
              <w:bottom w:val="single" w:sz="6" w:space="0" w:color="auto"/>
            </w:tcBorders>
          </w:tcPr>
          <w:p w14:paraId="4CCDDE8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468" w:type="pct"/>
            <w:vMerge/>
            <w:tcBorders>
              <w:bottom w:val="single" w:sz="6" w:space="0" w:color="auto"/>
            </w:tcBorders>
          </w:tcPr>
          <w:p w14:paraId="10DF5E1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6428E81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306" w:type="pct"/>
            <w:vMerge/>
            <w:tcBorders>
              <w:bottom w:val="single" w:sz="6" w:space="0" w:color="auto"/>
            </w:tcBorders>
          </w:tcPr>
          <w:p w14:paraId="105D083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5C0FCBA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ahoma"/>
              </w:rPr>
            </w:pPr>
          </w:p>
        </w:tc>
      </w:tr>
    </w:tbl>
    <w:p w14:paraId="1F5FB8BA" w14:textId="097E5BEB" w:rsidR="000504A6" w:rsidRPr="001344F8" w:rsidRDefault="0051458C" w:rsidP="001344F8">
      <w:pPr>
        <w:spacing w:line="360" w:lineRule="auto"/>
        <w:jc w:val="both"/>
        <w:rPr>
          <w:rFonts w:ascii="Book Antiqua" w:eastAsia="SimSun" w:hAnsi="Book Antiqua"/>
        </w:rPr>
      </w:pPr>
      <w:r w:rsidRPr="0051458C">
        <w:rPr>
          <w:rFonts w:ascii="Book Antiqua" w:eastAsia="SimSun" w:hAnsi="Book Antiqua"/>
        </w:rPr>
        <w:t>CT: Computed tomography; EUS: Endoscopic ultrasound; F: Female; FNA: Fine-needle aspiration; FNB: Fine-needle biopsy; M: Male; PD-L1: Programmed death ligand 1; PET: Positron emission tomography; UNK: Unknown.</w:t>
      </w:r>
    </w:p>
    <w:p w14:paraId="363E7277" w14:textId="77777777" w:rsidR="000504A6" w:rsidRPr="0051458C" w:rsidRDefault="000504A6" w:rsidP="001344F8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0504A6" w:rsidRPr="0051458C" w:rsidSect="0004793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AAFA50" w14:textId="77777777" w:rsidR="00E80DB2" w:rsidRDefault="00E80DB2" w:rsidP="000504A6">
      <w:r>
        <w:separator/>
      </w:r>
    </w:p>
  </w:endnote>
  <w:endnote w:type="continuationSeparator" w:id="0">
    <w:p w14:paraId="1A1D81E2" w14:textId="77777777" w:rsidR="00E80DB2" w:rsidRDefault="00E80DB2" w:rsidP="000504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38B7EC" w14:textId="77777777" w:rsidR="005F3CF0" w:rsidRPr="000504A6" w:rsidRDefault="005F3CF0" w:rsidP="000504A6">
    <w:pPr>
      <w:pStyle w:val="Footer"/>
      <w:jc w:val="right"/>
      <w:rPr>
        <w:rFonts w:ascii="Book Antiqua" w:hAnsi="Book Antiqua"/>
        <w:sz w:val="24"/>
        <w:szCs w:val="24"/>
      </w:rPr>
    </w:pPr>
    <w:r w:rsidRPr="000504A6">
      <w:rPr>
        <w:rFonts w:ascii="Book Antiqua" w:hAnsi="Book Antiqua"/>
        <w:sz w:val="24"/>
        <w:szCs w:val="24"/>
      </w:rPr>
      <w:fldChar w:fldCharType="begin"/>
    </w:r>
    <w:r w:rsidRPr="000504A6">
      <w:rPr>
        <w:rFonts w:ascii="Book Antiqua" w:hAnsi="Book Antiqua"/>
        <w:sz w:val="24"/>
        <w:szCs w:val="24"/>
      </w:rPr>
      <w:instrText xml:space="preserve"> PAGE  \* Arabic  \* MERGEFORMAT </w:instrText>
    </w:r>
    <w:r w:rsidRPr="000504A6">
      <w:rPr>
        <w:rFonts w:ascii="Book Antiqua" w:hAnsi="Book Antiqua"/>
        <w:sz w:val="24"/>
        <w:szCs w:val="24"/>
      </w:rPr>
      <w:fldChar w:fldCharType="separate"/>
    </w:r>
    <w:r w:rsidR="003C5B2B">
      <w:rPr>
        <w:rFonts w:ascii="Book Antiqua" w:hAnsi="Book Antiqua"/>
        <w:noProof/>
        <w:sz w:val="24"/>
        <w:szCs w:val="24"/>
      </w:rPr>
      <w:t>36</w:t>
    </w:r>
    <w:r w:rsidRPr="000504A6">
      <w:rPr>
        <w:rFonts w:ascii="Book Antiqua" w:hAnsi="Book Antiqua"/>
        <w:sz w:val="24"/>
        <w:szCs w:val="24"/>
      </w:rPr>
      <w:fldChar w:fldCharType="end"/>
    </w:r>
    <w:r w:rsidRPr="000504A6">
      <w:rPr>
        <w:rFonts w:ascii="Book Antiqua" w:hAnsi="Book Antiqua"/>
        <w:sz w:val="24"/>
        <w:szCs w:val="24"/>
      </w:rPr>
      <w:t>/</w:t>
    </w:r>
    <w:r w:rsidRPr="000504A6">
      <w:rPr>
        <w:rFonts w:ascii="Book Antiqua" w:hAnsi="Book Antiqua"/>
        <w:sz w:val="24"/>
        <w:szCs w:val="24"/>
      </w:rPr>
      <w:fldChar w:fldCharType="begin"/>
    </w:r>
    <w:r w:rsidRPr="000504A6">
      <w:rPr>
        <w:rFonts w:ascii="Book Antiqua" w:hAnsi="Book Antiqua"/>
        <w:sz w:val="24"/>
        <w:szCs w:val="24"/>
      </w:rPr>
      <w:instrText xml:space="preserve"> NUMPAGES   \* MERGEFORMAT </w:instrText>
    </w:r>
    <w:r w:rsidRPr="000504A6">
      <w:rPr>
        <w:rFonts w:ascii="Book Antiqua" w:hAnsi="Book Antiqua"/>
        <w:sz w:val="24"/>
        <w:szCs w:val="24"/>
      </w:rPr>
      <w:fldChar w:fldCharType="separate"/>
    </w:r>
    <w:r w:rsidR="003C5B2B">
      <w:rPr>
        <w:rFonts w:ascii="Book Antiqua" w:hAnsi="Book Antiqua"/>
        <w:noProof/>
        <w:sz w:val="24"/>
        <w:szCs w:val="24"/>
      </w:rPr>
      <w:t>36</w:t>
    </w:r>
    <w:r w:rsidRPr="000504A6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729A89" w14:textId="77777777" w:rsidR="00E80DB2" w:rsidRDefault="00E80DB2" w:rsidP="000504A6">
      <w:r>
        <w:separator/>
      </w:r>
    </w:p>
  </w:footnote>
  <w:footnote w:type="continuationSeparator" w:id="0">
    <w:p w14:paraId="2AB9EE80" w14:textId="77777777" w:rsidR="00E80DB2" w:rsidRDefault="00E80DB2" w:rsidP="000504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1E34E7"/>
    <w:multiLevelType w:val="multilevel"/>
    <w:tmpl w:val="9654AF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E2459F0"/>
    <w:multiLevelType w:val="multilevel"/>
    <w:tmpl w:val="304C59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2643490"/>
    <w:multiLevelType w:val="multilevel"/>
    <w:tmpl w:val="6DB092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3F72DF5"/>
    <w:multiLevelType w:val="multilevel"/>
    <w:tmpl w:val="B8B6A5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819539677">
    <w:abstractNumId w:val="2"/>
  </w:num>
  <w:num w:numId="2" w16cid:durableId="118107491">
    <w:abstractNumId w:val="0"/>
  </w:num>
  <w:num w:numId="3" w16cid:durableId="1677615214">
    <w:abstractNumId w:val="3"/>
  </w:num>
  <w:num w:numId="4" w16cid:durableId="186912530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076CA"/>
    <w:rsid w:val="00034393"/>
    <w:rsid w:val="00047936"/>
    <w:rsid w:val="000504A6"/>
    <w:rsid w:val="0009245E"/>
    <w:rsid w:val="00123229"/>
    <w:rsid w:val="001344F8"/>
    <w:rsid w:val="00175285"/>
    <w:rsid w:val="001D60FA"/>
    <w:rsid w:val="002C0185"/>
    <w:rsid w:val="002C2F25"/>
    <w:rsid w:val="002E21CD"/>
    <w:rsid w:val="003008BE"/>
    <w:rsid w:val="003074A0"/>
    <w:rsid w:val="0035340E"/>
    <w:rsid w:val="003C5B2B"/>
    <w:rsid w:val="004244C4"/>
    <w:rsid w:val="00475562"/>
    <w:rsid w:val="004B2554"/>
    <w:rsid w:val="0051458C"/>
    <w:rsid w:val="005F3CF0"/>
    <w:rsid w:val="00600730"/>
    <w:rsid w:val="00642D3D"/>
    <w:rsid w:val="00644749"/>
    <w:rsid w:val="006A01A7"/>
    <w:rsid w:val="006D5C3E"/>
    <w:rsid w:val="006F506C"/>
    <w:rsid w:val="00737727"/>
    <w:rsid w:val="00755C4E"/>
    <w:rsid w:val="007C0C0E"/>
    <w:rsid w:val="00840568"/>
    <w:rsid w:val="00854149"/>
    <w:rsid w:val="009319BD"/>
    <w:rsid w:val="009328F1"/>
    <w:rsid w:val="009D3863"/>
    <w:rsid w:val="009E1933"/>
    <w:rsid w:val="00A7705D"/>
    <w:rsid w:val="00A77B3E"/>
    <w:rsid w:val="00B047D4"/>
    <w:rsid w:val="00B271EF"/>
    <w:rsid w:val="00B32A82"/>
    <w:rsid w:val="00B45B9B"/>
    <w:rsid w:val="00B678E9"/>
    <w:rsid w:val="00BA2096"/>
    <w:rsid w:val="00C20E10"/>
    <w:rsid w:val="00CA2A55"/>
    <w:rsid w:val="00D23A73"/>
    <w:rsid w:val="00D73477"/>
    <w:rsid w:val="00DA3FA6"/>
    <w:rsid w:val="00E40B58"/>
    <w:rsid w:val="00E80DB2"/>
    <w:rsid w:val="00E92A28"/>
    <w:rsid w:val="00F208C1"/>
    <w:rsid w:val="00FD1F2C"/>
    <w:rsid w:val="00FD28BA"/>
    <w:rsid w:val="00FF1E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1D3C415"/>
  <w15:docId w15:val="{65F0A813-73B7-EC49-B6D2-D30B564836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1">
    <w:name w:val="网格型1"/>
    <w:basedOn w:val="TableNormal"/>
    <w:next w:val="TableGrid"/>
    <w:uiPriority w:val="39"/>
    <w:rsid w:val="000504A6"/>
    <w:rPr>
      <w:rFonts w:ascii="Calibri" w:hAnsi="Calibri"/>
      <w:sz w:val="22"/>
      <w:szCs w:val="22"/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rsid w:val="000504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rsid w:val="000504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0504A6"/>
    <w:rPr>
      <w:sz w:val="18"/>
      <w:szCs w:val="18"/>
    </w:rPr>
  </w:style>
  <w:style w:type="paragraph" w:styleId="Footer">
    <w:name w:val="footer"/>
    <w:basedOn w:val="Normal"/>
    <w:link w:val="FooterChar"/>
    <w:rsid w:val="000504A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0504A6"/>
    <w:rPr>
      <w:sz w:val="18"/>
      <w:szCs w:val="18"/>
    </w:rPr>
  </w:style>
  <w:style w:type="character" w:styleId="CommentReference">
    <w:name w:val="annotation reference"/>
    <w:basedOn w:val="DefaultParagraphFont"/>
    <w:rsid w:val="00B271EF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qFormat/>
    <w:rsid w:val="00B271EF"/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B271EF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B271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271EF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rsid w:val="00B271E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B271EF"/>
    <w:rPr>
      <w:sz w:val="18"/>
      <w:szCs w:val="18"/>
    </w:rPr>
  </w:style>
  <w:style w:type="character" w:styleId="Hyperlink">
    <w:name w:val="Hyperlink"/>
    <w:uiPriority w:val="99"/>
    <w:rsid w:val="00B271EF"/>
    <w:rPr>
      <w:rFonts w:cs="Times New Roman"/>
      <w:color w:val="0000FF"/>
      <w:u w:val="single"/>
    </w:rPr>
  </w:style>
  <w:style w:type="character" w:customStyle="1" w:styleId="Char">
    <w:name w:val="纯文本 Char"/>
    <w:link w:val="PlainText1"/>
    <w:rsid w:val="00B271EF"/>
    <w:rPr>
      <w:rFonts w:ascii="SimSun" w:hAnsi="Courier New" w:cs="Courier New"/>
      <w:szCs w:val="21"/>
    </w:rPr>
  </w:style>
  <w:style w:type="paragraph" w:customStyle="1" w:styleId="PlainText1">
    <w:name w:val="Plain Text1"/>
    <w:basedOn w:val="Normal"/>
    <w:link w:val="Char"/>
    <w:rsid w:val="00B271EF"/>
    <w:pPr>
      <w:widowControl w:val="0"/>
      <w:jc w:val="both"/>
    </w:pPr>
    <w:rPr>
      <w:rFonts w:ascii="SimSun" w:hAnsi="Courier New" w:cs="Courier New"/>
      <w:sz w:val="20"/>
      <w:szCs w:val="21"/>
    </w:rPr>
  </w:style>
  <w:style w:type="paragraph" w:styleId="ListParagraph">
    <w:name w:val="List Paragraph"/>
    <w:basedOn w:val="Normal"/>
    <w:uiPriority w:val="34"/>
    <w:qFormat/>
    <w:rsid w:val="00047936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  <w:lang w:val="en-GB"/>
    </w:rPr>
  </w:style>
  <w:style w:type="character" w:customStyle="1" w:styleId="id-label">
    <w:name w:val="id-label"/>
    <w:basedOn w:val="DefaultParagraphFont"/>
    <w:rsid w:val="004B2554"/>
  </w:style>
  <w:style w:type="character" w:styleId="Strong">
    <w:name w:val="Strong"/>
    <w:basedOn w:val="DefaultParagraphFont"/>
    <w:uiPriority w:val="22"/>
    <w:qFormat/>
    <w:rsid w:val="004B2554"/>
    <w:rPr>
      <w:b/>
      <w:bCs/>
    </w:rPr>
  </w:style>
  <w:style w:type="paragraph" w:styleId="Revision">
    <w:name w:val="Revision"/>
    <w:hidden/>
    <w:uiPriority w:val="99"/>
    <w:semiHidden/>
    <w:rsid w:val="001344F8"/>
    <w:rPr>
      <w:sz w:val="24"/>
      <w:szCs w:val="24"/>
    </w:rPr>
  </w:style>
  <w:style w:type="paragraph" w:styleId="NormalWeb">
    <w:name w:val="Normal (Web)"/>
    <w:basedOn w:val="Normal"/>
    <w:semiHidden/>
    <w:unhideWhenUsed/>
    <w:rsid w:val="00C20E1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40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2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74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9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0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30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345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AEACE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6</Pages>
  <Words>8488</Words>
  <Characters>48386</Characters>
  <Application>Microsoft Office Word</Application>
  <DocSecurity>0</DocSecurity>
  <Lines>403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Li Ma</cp:lastModifiedBy>
  <cp:revision>3</cp:revision>
  <dcterms:created xsi:type="dcterms:W3CDTF">2022-06-16T02:47:00Z</dcterms:created>
  <dcterms:modified xsi:type="dcterms:W3CDTF">2022-06-16T02:50:00Z</dcterms:modified>
</cp:coreProperties>
</file>